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8F8DA0" w14:textId="60E8B6AC" w:rsidR="00573467" w:rsidRPr="000C702F" w:rsidRDefault="005C6BE0" w:rsidP="00600D2E">
      <w:pPr>
        <w:spacing w:line="240" w:lineRule="auto"/>
        <w:jc w:val="center"/>
        <w:rPr>
          <w:rFonts w:ascii="Cambria" w:hAnsi="Cambria" w:cs="Times New Roman"/>
          <w:b/>
          <w:bCs/>
          <w:sz w:val="24"/>
          <w:szCs w:val="24"/>
        </w:rPr>
      </w:pPr>
      <w:r w:rsidRPr="000C702F">
        <w:rPr>
          <w:rFonts w:ascii="Cambria" w:hAnsi="Cambria" w:cs="Times New Roman"/>
          <w:b/>
          <w:bCs/>
          <w:sz w:val="24"/>
          <w:szCs w:val="24"/>
        </w:rPr>
        <w:t>ENTITAS CINTA</w:t>
      </w:r>
      <w:r w:rsidR="006B7412" w:rsidRPr="000C702F">
        <w:rPr>
          <w:rFonts w:ascii="Cambria" w:hAnsi="Cambria" w:cs="Times New Roman"/>
          <w:b/>
          <w:bCs/>
          <w:sz w:val="24"/>
          <w:szCs w:val="24"/>
        </w:rPr>
        <w:t xml:space="preserve"> PADA LIRIK LAGU DALAM ALBUM </w:t>
      </w:r>
      <w:r w:rsidR="006B7412" w:rsidRPr="000C702F">
        <w:rPr>
          <w:rFonts w:ascii="Cambria" w:hAnsi="Cambria" w:cs="Times New Roman"/>
          <w:b/>
          <w:bCs/>
          <w:i/>
          <w:iCs/>
          <w:sz w:val="24"/>
          <w:szCs w:val="24"/>
        </w:rPr>
        <w:t>UNTUK DUNIA, CINTA, DAN KOTORNYA</w:t>
      </w:r>
      <w:r w:rsidR="006B7412" w:rsidRPr="000C702F">
        <w:rPr>
          <w:rFonts w:ascii="Cambria" w:hAnsi="Cambria" w:cs="Times New Roman"/>
          <w:b/>
          <w:bCs/>
          <w:sz w:val="24"/>
          <w:szCs w:val="24"/>
        </w:rPr>
        <w:t xml:space="preserve"> KARYA NADIN AMIZAH (KAJIAN PSIKOLOGI SASTRA)</w:t>
      </w:r>
    </w:p>
    <w:p w14:paraId="12933B72" w14:textId="1814AA4D" w:rsidR="006B7412" w:rsidRPr="000C702F" w:rsidRDefault="005C6BE0" w:rsidP="00EB016B">
      <w:pPr>
        <w:spacing w:line="240" w:lineRule="auto"/>
        <w:jc w:val="center"/>
        <w:rPr>
          <w:rFonts w:ascii="Cambria" w:hAnsi="Cambria" w:cs="Times New Roman"/>
          <w:b/>
          <w:bCs/>
          <w:sz w:val="24"/>
          <w:szCs w:val="24"/>
        </w:rPr>
      </w:pPr>
      <w:r w:rsidRPr="000C702F">
        <w:rPr>
          <w:rFonts w:ascii="Cambria" w:hAnsi="Cambria" w:cs="Times New Roman"/>
          <w:b/>
          <w:bCs/>
          <w:sz w:val="24"/>
          <w:szCs w:val="24"/>
          <w:vertAlign w:val="superscript"/>
        </w:rPr>
        <w:t>1</w:t>
      </w:r>
      <w:r w:rsidR="006B7412" w:rsidRPr="000C702F">
        <w:rPr>
          <w:rFonts w:ascii="Cambria" w:hAnsi="Cambria" w:cs="Times New Roman"/>
          <w:b/>
          <w:bCs/>
          <w:sz w:val="24"/>
          <w:szCs w:val="24"/>
        </w:rPr>
        <w:t>Kettrin Amelin</w:t>
      </w:r>
      <w:r w:rsidRPr="000C702F">
        <w:rPr>
          <w:rFonts w:ascii="Cambria" w:hAnsi="Cambria" w:cs="Times New Roman"/>
          <w:b/>
          <w:bCs/>
          <w:sz w:val="24"/>
          <w:szCs w:val="24"/>
        </w:rPr>
        <w:t xml:space="preserve">, </w:t>
      </w:r>
      <w:r w:rsidRPr="000C702F">
        <w:rPr>
          <w:rFonts w:ascii="Cambria" w:hAnsi="Cambria" w:cs="Times New Roman"/>
          <w:b/>
          <w:bCs/>
          <w:sz w:val="24"/>
          <w:szCs w:val="24"/>
          <w:vertAlign w:val="superscript"/>
        </w:rPr>
        <w:t>2</w:t>
      </w:r>
      <w:r w:rsidR="006B7412" w:rsidRPr="000C702F">
        <w:rPr>
          <w:rFonts w:ascii="Cambria" w:hAnsi="Cambria" w:cs="Times New Roman"/>
          <w:b/>
          <w:bCs/>
          <w:sz w:val="24"/>
          <w:szCs w:val="24"/>
        </w:rPr>
        <w:t>Ariesma Setyarum</w:t>
      </w:r>
    </w:p>
    <w:p w14:paraId="4EB74147" w14:textId="0F167933" w:rsidR="005C6BE0" w:rsidRPr="000C702F" w:rsidRDefault="009F6FF9" w:rsidP="009F6FF9">
      <w:pPr>
        <w:spacing w:after="0" w:line="240" w:lineRule="auto"/>
        <w:jc w:val="center"/>
        <w:rPr>
          <w:rFonts w:ascii="Cambria" w:hAnsi="Cambria" w:cs="Times New Roman"/>
          <w:i/>
          <w:iCs/>
          <w:sz w:val="24"/>
          <w:szCs w:val="24"/>
        </w:rPr>
      </w:pPr>
      <w:r w:rsidRPr="000C702F">
        <w:rPr>
          <w:rFonts w:ascii="Cambria" w:hAnsi="Cambria" w:cs="Times New Roman"/>
          <w:i/>
          <w:iCs/>
          <w:sz w:val="24"/>
          <w:szCs w:val="24"/>
          <w:vertAlign w:val="superscript"/>
        </w:rPr>
        <w:t>1</w:t>
      </w:r>
      <w:r w:rsidRPr="000C702F">
        <w:rPr>
          <w:rFonts w:ascii="Cambria" w:hAnsi="Cambria" w:cs="Times New Roman"/>
          <w:i/>
          <w:iCs/>
          <w:sz w:val="24"/>
          <w:szCs w:val="24"/>
        </w:rPr>
        <w:t>Mahasiswi PBSI Universitas Pekalongan</w:t>
      </w:r>
    </w:p>
    <w:p w14:paraId="5525BB4C" w14:textId="38852AF6" w:rsidR="009F6FF9" w:rsidRPr="000C702F" w:rsidRDefault="00076594" w:rsidP="009F6FF9">
      <w:pPr>
        <w:spacing w:after="0" w:line="240" w:lineRule="auto"/>
        <w:jc w:val="center"/>
        <w:rPr>
          <w:rFonts w:ascii="Cambria" w:hAnsi="Cambria" w:cs="Times New Roman"/>
          <w:i/>
          <w:iCs/>
          <w:sz w:val="24"/>
          <w:szCs w:val="24"/>
        </w:rPr>
      </w:pPr>
      <w:hyperlink r:id="rId8" w:history="1">
        <w:r w:rsidR="009F6FF9" w:rsidRPr="000C702F">
          <w:rPr>
            <w:rStyle w:val="Hyperlink"/>
            <w:rFonts w:ascii="Cambria" w:hAnsi="Cambria" w:cs="Times New Roman"/>
            <w:i/>
            <w:iCs/>
            <w:sz w:val="24"/>
            <w:szCs w:val="24"/>
          </w:rPr>
          <w:t>kettrinamelin@gmail.com</w:t>
        </w:r>
      </w:hyperlink>
    </w:p>
    <w:p w14:paraId="48ECA151" w14:textId="6C344967" w:rsidR="009F6FF9" w:rsidRPr="000C702F" w:rsidRDefault="009F6FF9" w:rsidP="009F6FF9">
      <w:pPr>
        <w:spacing w:after="0" w:line="240" w:lineRule="auto"/>
        <w:jc w:val="center"/>
        <w:rPr>
          <w:rFonts w:ascii="Cambria" w:hAnsi="Cambria" w:cs="Times New Roman"/>
          <w:i/>
          <w:iCs/>
          <w:sz w:val="24"/>
          <w:szCs w:val="24"/>
        </w:rPr>
      </w:pPr>
      <w:r w:rsidRPr="000C702F">
        <w:rPr>
          <w:rFonts w:ascii="Cambria" w:hAnsi="Cambria" w:cs="Times New Roman"/>
          <w:i/>
          <w:iCs/>
          <w:sz w:val="24"/>
          <w:szCs w:val="24"/>
          <w:vertAlign w:val="superscript"/>
        </w:rPr>
        <w:t>2</w:t>
      </w:r>
      <w:r w:rsidRPr="000C702F">
        <w:rPr>
          <w:rFonts w:ascii="Cambria" w:hAnsi="Cambria" w:cs="Times New Roman"/>
          <w:i/>
          <w:iCs/>
          <w:sz w:val="24"/>
          <w:szCs w:val="24"/>
        </w:rPr>
        <w:t>Dosen PBSI Universitas Pekalongan</w:t>
      </w:r>
    </w:p>
    <w:p w14:paraId="41BC8D6D" w14:textId="73BF013B" w:rsidR="009F6FF9" w:rsidRPr="000C702F" w:rsidRDefault="00076594" w:rsidP="009F6FF9">
      <w:pPr>
        <w:spacing w:after="0" w:line="240" w:lineRule="auto"/>
        <w:jc w:val="center"/>
        <w:rPr>
          <w:rFonts w:ascii="Cambria" w:hAnsi="Cambria" w:cs="Times New Roman"/>
          <w:i/>
          <w:iCs/>
          <w:sz w:val="24"/>
          <w:szCs w:val="24"/>
        </w:rPr>
      </w:pPr>
      <w:hyperlink r:id="rId9" w:history="1">
        <w:r w:rsidR="009F6FF9" w:rsidRPr="000C702F">
          <w:rPr>
            <w:rStyle w:val="Hyperlink"/>
            <w:rFonts w:ascii="Cambria" w:hAnsi="Cambria" w:cs="Times New Roman"/>
            <w:i/>
            <w:iCs/>
            <w:sz w:val="24"/>
            <w:szCs w:val="24"/>
          </w:rPr>
          <w:t>rizma2208@gmail.com</w:t>
        </w:r>
      </w:hyperlink>
      <w:r w:rsidR="009F6FF9" w:rsidRPr="000C702F">
        <w:rPr>
          <w:rFonts w:ascii="Cambria" w:hAnsi="Cambria" w:cs="Times New Roman"/>
          <w:i/>
          <w:iCs/>
          <w:sz w:val="24"/>
          <w:szCs w:val="24"/>
        </w:rPr>
        <w:t xml:space="preserve"> </w:t>
      </w:r>
    </w:p>
    <w:p w14:paraId="019F3CA8" w14:textId="77777777" w:rsidR="009F6FF9" w:rsidRPr="000C702F" w:rsidRDefault="009F6FF9" w:rsidP="009F6FF9">
      <w:pPr>
        <w:spacing w:after="0" w:line="240" w:lineRule="auto"/>
        <w:jc w:val="center"/>
        <w:rPr>
          <w:rFonts w:ascii="Cambria" w:hAnsi="Cambria" w:cs="Times New Roman"/>
          <w:i/>
          <w:iCs/>
          <w:sz w:val="24"/>
          <w:szCs w:val="24"/>
        </w:rPr>
      </w:pPr>
    </w:p>
    <w:p w14:paraId="7141E044" w14:textId="66E7789A" w:rsidR="006B7412" w:rsidRPr="000C702F" w:rsidRDefault="009F6FF9" w:rsidP="00EB016B">
      <w:pPr>
        <w:spacing w:line="360" w:lineRule="auto"/>
        <w:jc w:val="center"/>
        <w:rPr>
          <w:rFonts w:ascii="Cambria" w:hAnsi="Cambria" w:cs="Times New Roman"/>
          <w:b/>
          <w:bCs/>
          <w:sz w:val="24"/>
          <w:szCs w:val="24"/>
        </w:rPr>
      </w:pPr>
      <w:r w:rsidRPr="000C702F">
        <w:rPr>
          <w:rFonts w:ascii="Cambria" w:hAnsi="Cambria" w:cs="Times New Roman"/>
          <w:b/>
          <w:bCs/>
          <w:sz w:val="24"/>
          <w:szCs w:val="24"/>
        </w:rPr>
        <w:t>ABSTRAK</w:t>
      </w:r>
    </w:p>
    <w:p w14:paraId="0532A489" w14:textId="7A584C48" w:rsidR="0023186C" w:rsidRPr="000C702F" w:rsidRDefault="0023186C" w:rsidP="00EB016B">
      <w:pPr>
        <w:spacing w:line="240" w:lineRule="auto"/>
        <w:jc w:val="both"/>
        <w:rPr>
          <w:rFonts w:ascii="Cambria" w:hAnsi="Cambria" w:cs="Times New Roman"/>
          <w:sz w:val="24"/>
          <w:szCs w:val="24"/>
        </w:rPr>
      </w:pPr>
      <w:r w:rsidRPr="000C702F">
        <w:rPr>
          <w:rFonts w:ascii="Cambria" w:hAnsi="Cambria" w:cs="Times New Roman"/>
          <w:sz w:val="24"/>
          <w:szCs w:val="24"/>
        </w:rPr>
        <w:t xml:space="preserve">Permasalahan yang ada di dalam penelitian ini mengenai aspek romansa pada lirik lagu dalam album </w:t>
      </w:r>
      <w:r w:rsidRPr="000C702F">
        <w:rPr>
          <w:rFonts w:ascii="Cambria" w:hAnsi="Cambria" w:cs="Times New Roman"/>
          <w:i/>
          <w:iCs/>
          <w:sz w:val="24"/>
          <w:szCs w:val="24"/>
        </w:rPr>
        <w:t>Untuk Dunia, Cinta, dan Kotornya</w:t>
      </w:r>
      <w:r w:rsidRPr="000C702F">
        <w:rPr>
          <w:rFonts w:ascii="Cambria" w:hAnsi="Cambria" w:cs="Times New Roman"/>
          <w:sz w:val="24"/>
          <w:szCs w:val="24"/>
        </w:rPr>
        <w:t xml:space="preserve">. Tujuan penelitian </w:t>
      </w:r>
      <w:r w:rsidR="00984338" w:rsidRPr="000C702F">
        <w:rPr>
          <w:rFonts w:ascii="Cambria" w:hAnsi="Cambria" w:cs="Times New Roman"/>
          <w:sz w:val="24"/>
          <w:szCs w:val="24"/>
        </w:rPr>
        <w:t xml:space="preserve">ini untuk </w:t>
      </w:r>
      <w:r w:rsidRPr="000C702F">
        <w:rPr>
          <w:rFonts w:ascii="Cambria" w:hAnsi="Cambria" w:cs="Times New Roman"/>
          <w:sz w:val="24"/>
          <w:szCs w:val="24"/>
        </w:rPr>
        <w:t xml:space="preserve">mendeskripsikan aspek romansa pada lirik lagu dalam album </w:t>
      </w:r>
      <w:r w:rsidRPr="000C702F">
        <w:rPr>
          <w:rFonts w:ascii="Cambria" w:hAnsi="Cambria" w:cs="Times New Roman"/>
          <w:i/>
          <w:iCs/>
          <w:sz w:val="24"/>
          <w:szCs w:val="24"/>
        </w:rPr>
        <w:t>Untuk Dunia, Cinta, dan Kotornya</w:t>
      </w:r>
      <w:r w:rsidRPr="000C702F">
        <w:rPr>
          <w:rFonts w:ascii="Cambria" w:hAnsi="Cambria" w:cs="Times New Roman"/>
          <w:sz w:val="24"/>
          <w:szCs w:val="24"/>
        </w:rPr>
        <w:t>. Penelitian ini menggunakan metode penelitian kualitatif yang menghasilkan data berupa deskripstif berupa kata-kata yang dianalisis menggunakan teori Robert Strenberg.</w:t>
      </w:r>
      <w:r w:rsidR="00EB016B" w:rsidRPr="000C702F">
        <w:rPr>
          <w:rFonts w:ascii="Cambria" w:hAnsi="Cambria" w:cs="Times New Roman"/>
          <w:sz w:val="24"/>
          <w:szCs w:val="24"/>
        </w:rPr>
        <w:t xml:space="preserve"> </w:t>
      </w:r>
      <w:r w:rsidRPr="000C702F">
        <w:rPr>
          <w:rFonts w:ascii="Cambria" w:hAnsi="Cambria" w:cs="Times New Roman"/>
          <w:sz w:val="24"/>
          <w:szCs w:val="24"/>
        </w:rPr>
        <w:t xml:space="preserve">Teknik yang digunakan teknik baca, dan teknik catat yaitu membaca lirik lagu, dan mencatat setiap baris lirik lagu yang mengandung aspek romansa dalam album </w:t>
      </w:r>
      <w:r w:rsidRPr="000C702F">
        <w:rPr>
          <w:rFonts w:ascii="Cambria" w:hAnsi="Cambria" w:cs="Times New Roman"/>
          <w:i/>
          <w:iCs/>
          <w:sz w:val="24"/>
          <w:szCs w:val="24"/>
        </w:rPr>
        <w:t>Untuk Dunia, Cinta, dan Kotornya</w:t>
      </w:r>
      <w:r w:rsidRPr="000C702F">
        <w:rPr>
          <w:rFonts w:ascii="Cambria" w:hAnsi="Cambria" w:cs="Times New Roman"/>
          <w:sz w:val="24"/>
          <w:szCs w:val="24"/>
        </w:rPr>
        <w:t>. Hasil dari penelitian adalah ditemukan</w:t>
      </w:r>
      <w:r w:rsidR="00984338" w:rsidRPr="000C702F">
        <w:rPr>
          <w:rFonts w:ascii="Cambria" w:hAnsi="Cambria" w:cs="Times New Roman"/>
          <w:sz w:val="24"/>
          <w:szCs w:val="24"/>
        </w:rPr>
        <w:t xml:space="preserve"> </w:t>
      </w:r>
      <w:r w:rsidRPr="000C702F">
        <w:rPr>
          <w:rFonts w:ascii="Cambria" w:hAnsi="Cambria" w:cs="Times New Roman"/>
          <w:sz w:val="24"/>
          <w:szCs w:val="24"/>
        </w:rPr>
        <w:t>aspek romansa</w:t>
      </w:r>
      <w:r w:rsidR="00984338" w:rsidRPr="000C702F">
        <w:rPr>
          <w:rFonts w:ascii="Cambria" w:hAnsi="Cambria" w:cs="Times New Roman"/>
          <w:sz w:val="24"/>
          <w:szCs w:val="24"/>
        </w:rPr>
        <w:t xml:space="preserve"> yang menjukkan tahapan cinta dari </w:t>
      </w:r>
      <w:r w:rsidRPr="000C702F">
        <w:rPr>
          <w:rFonts w:ascii="Cambria" w:hAnsi="Cambria" w:cs="Times New Roman"/>
          <w:sz w:val="24"/>
          <w:szCs w:val="24"/>
        </w:rPr>
        <w:t xml:space="preserve">lirik lagu </w:t>
      </w:r>
      <w:r w:rsidRPr="000C702F">
        <w:rPr>
          <w:rFonts w:ascii="Cambria" w:hAnsi="Cambria" w:cs="Times New Roman"/>
          <w:i/>
          <w:iCs/>
          <w:sz w:val="24"/>
          <w:szCs w:val="24"/>
        </w:rPr>
        <w:t>Rayuan Perempuan Gila</w:t>
      </w:r>
      <w:r w:rsidRPr="000C702F">
        <w:rPr>
          <w:rFonts w:ascii="Cambria" w:hAnsi="Cambria" w:cs="Times New Roman"/>
          <w:sz w:val="24"/>
          <w:szCs w:val="24"/>
        </w:rPr>
        <w:t xml:space="preserve"> tidak ada komponen cinta dengan jenis cinta </w:t>
      </w:r>
      <w:r w:rsidRPr="000C702F">
        <w:rPr>
          <w:rFonts w:ascii="Cambria" w:hAnsi="Cambria" w:cs="Times New Roman"/>
          <w:i/>
          <w:iCs/>
          <w:sz w:val="24"/>
          <w:szCs w:val="24"/>
        </w:rPr>
        <w:t>non-love</w:t>
      </w:r>
      <w:r w:rsidRPr="000C702F">
        <w:rPr>
          <w:rFonts w:ascii="Cambria" w:hAnsi="Cambria" w:cs="Times New Roman"/>
          <w:sz w:val="24"/>
          <w:szCs w:val="24"/>
        </w:rPr>
        <w:t xml:space="preserve">. lirik lagu </w:t>
      </w:r>
      <w:r w:rsidRPr="000C702F">
        <w:rPr>
          <w:rFonts w:ascii="Cambria" w:hAnsi="Cambria" w:cs="Times New Roman"/>
          <w:i/>
          <w:iCs/>
          <w:sz w:val="24"/>
          <w:szCs w:val="24"/>
        </w:rPr>
        <w:t>Semua Aku Dirayakan</w:t>
      </w:r>
      <w:r w:rsidRPr="000C702F">
        <w:rPr>
          <w:rFonts w:ascii="Cambria" w:hAnsi="Cambria" w:cs="Times New Roman"/>
          <w:sz w:val="24"/>
          <w:szCs w:val="24"/>
        </w:rPr>
        <w:t xml:space="preserve"> ditemukan komponen </w:t>
      </w:r>
      <w:r w:rsidRPr="000C702F">
        <w:rPr>
          <w:rFonts w:ascii="Cambria" w:hAnsi="Cambria" w:cs="Times New Roman"/>
          <w:i/>
          <w:iCs/>
          <w:sz w:val="24"/>
          <w:szCs w:val="24"/>
        </w:rPr>
        <w:t xml:space="preserve">intimacy </w:t>
      </w:r>
      <w:r w:rsidRPr="000C702F">
        <w:rPr>
          <w:rFonts w:ascii="Cambria" w:hAnsi="Cambria" w:cs="Times New Roman"/>
          <w:sz w:val="24"/>
          <w:szCs w:val="24"/>
        </w:rPr>
        <w:t xml:space="preserve">dan </w:t>
      </w:r>
      <w:r w:rsidRPr="000C702F">
        <w:rPr>
          <w:rFonts w:ascii="Cambria" w:hAnsi="Cambria" w:cs="Times New Roman"/>
          <w:i/>
          <w:iCs/>
          <w:sz w:val="24"/>
          <w:szCs w:val="24"/>
        </w:rPr>
        <w:t>passion</w:t>
      </w:r>
      <w:r w:rsidRPr="000C702F">
        <w:rPr>
          <w:rFonts w:ascii="Cambria" w:hAnsi="Cambria" w:cs="Times New Roman"/>
          <w:sz w:val="24"/>
          <w:szCs w:val="24"/>
        </w:rPr>
        <w:t xml:space="preserve"> dengan jenis cinta </w:t>
      </w:r>
      <w:r w:rsidRPr="000C702F">
        <w:rPr>
          <w:rFonts w:ascii="Cambria" w:hAnsi="Cambria" w:cs="Times New Roman"/>
          <w:i/>
          <w:iCs/>
          <w:sz w:val="24"/>
          <w:szCs w:val="24"/>
        </w:rPr>
        <w:t>romantic love</w:t>
      </w:r>
      <w:r w:rsidRPr="000C702F">
        <w:rPr>
          <w:rFonts w:ascii="Cambria" w:hAnsi="Cambria" w:cs="Times New Roman"/>
          <w:sz w:val="24"/>
          <w:szCs w:val="24"/>
        </w:rPr>
        <w:t xml:space="preserve">. Kemudian lirik lagu </w:t>
      </w:r>
      <w:r w:rsidRPr="000C702F">
        <w:rPr>
          <w:rFonts w:ascii="Cambria" w:hAnsi="Cambria" w:cs="Times New Roman"/>
          <w:i/>
          <w:iCs/>
          <w:sz w:val="24"/>
          <w:szCs w:val="24"/>
        </w:rPr>
        <w:t>Ah</w:t>
      </w:r>
      <w:r w:rsidRPr="000C702F">
        <w:rPr>
          <w:rFonts w:ascii="Cambria" w:hAnsi="Cambria" w:cs="Times New Roman"/>
          <w:sz w:val="24"/>
          <w:szCs w:val="24"/>
        </w:rPr>
        <w:t xml:space="preserve"> terdapat komponen </w:t>
      </w:r>
      <w:r w:rsidRPr="000C702F">
        <w:rPr>
          <w:rFonts w:ascii="Cambria" w:hAnsi="Cambria" w:cs="Times New Roman"/>
          <w:i/>
          <w:iCs/>
          <w:sz w:val="24"/>
          <w:szCs w:val="24"/>
        </w:rPr>
        <w:t>intimacy, passion,</w:t>
      </w:r>
      <w:r w:rsidRPr="000C702F">
        <w:rPr>
          <w:rFonts w:ascii="Cambria" w:hAnsi="Cambria" w:cs="Times New Roman"/>
          <w:sz w:val="24"/>
          <w:szCs w:val="24"/>
        </w:rPr>
        <w:t xml:space="preserve"> dan </w:t>
      </w:r>
      <w:r w:rsidRPr="000C702F">
        <w:rPr>
          <w:rFonts w:ascii="Cambria" w:hAnsi="Cambria" w:cs="Times New Roman"/>
          <w:i/>
          <w:iCs/>
          <w:sz w:val="24"/>
          <w:szCs w:val="24"/>
        </w:rPr>
        <w:t>commitment</w:t>
      </w:r>
      <w:r w:rsidRPr="000C702F">
        <w:rPr>
          <w:rFonts w:ascii="Cambria" w:hAnsi="Cambria" w:cs="Times New Roman"/>
          <w:sz w:val="24"/>
          <w:szCs w:val="24"/>
        </w:rPr>
        <w:t xml:space="preserve"> dengan jenis cinta </w:t>
      </w:r>
      <w:r w:rsidRPr="000C702F">
        <w:rPr>
          <w:rFonts w:ascii="Cambria" w:hAnsi="Cambria" w:cs="Times New Roman"/>
          <w:i/>
          <w:iCs/>
          <w:sz w:val="24"/>
          <w:szCs w:val="24"/>
        </w:rPr>
        <w:t>consummate love.</w:t>
      </w:r>
    </w:p>
    <w:p w14:paraId="346BA4B3" w14:textId="74964FB0" w:rsidR="006B7412" w:rsidRPr="000C702F" w:rsidRDefault="006B7412" w:rsidP="00EB016B">
      <w:pPr>
        <w:spacing w:line="360" w:lineRule="auto"/>
        <w:jc w:val="both"/>
        <w:rPr>
          <w:rFonts w:ascii="Cambria" w:hAnsi="Cambria" w:cs="Times New Roman"/>
          <w:i/>
          <w:iCs/>
          <w:sz w:val="24"/>
          <w:szCs w:val="24"/>
        </w:rPr>
      </w:pPr>
      <w:r w:rsidRPr="000C702F">
        <w:rPr>
          <w:rFonts w:ascii="Cambria" w:hAnsi="Cambria" w:cs="Times New Roman"/>
          <w:i/>
          <w:iCs/>
          <w:sz w:val="24"/>
          <w:szCs w:val="24"/>
        </w:rPr>
        <w:t xml:space="preserve">Kata </w:t>
      </w:r>
      <w:r w:rsidR="00984338" w:rsidRPr="000C702F">
        <w:rPr>
          <w:rFonts w:ascii="Cambria" w:hAnsi="Cambria" w:cs="Times New Roman"/>
          <w:i/>
          <w:iCs/>
          <w:sz w:val="24"/>
          <w:szCs w:val="24"/>
        </w:rPr>
        <w:t>k</w:t>
      </w:r>
      <w:r w:rsidRPr="000C702F">
        <w:rPr>
          <w:rFonts w:ascii="Cambria" w:hAnsi="Cambria" w:cs="Times New Roman"/>
          <w:i/>
          <w:iCs/>
          <w:sz w:val="24"/>
          <w:szCs w:val="24"/>
        </w:rPr>
        <w:t>unci :</w:t>
      </w:r>
      <w:r w:rsidR="009F6FF9" w:rsidRPr="000C702F">
        <w:rPr>
          <w:rFonts w:ascii="Cambria" w:hAnsi="Cambria" w:cs="Times New Roman"/>
          <w:i/>
          <w:iCs/>
          <w:sz w:val="24"/>
          <w:szCs w:val="24"/>
        </w:rPr>
        <w:t xml:space="preserve"> </w:t>
      </w:r>
      <w:r w:rsidRPr="000C702F">
        <w:rPr>
          <w:rFonts w:ascii="Cambria" w:hAnsi="Cambria" w:cs="Times New Roman"/>
          <w:i/>
          <w:iCs/>
          <w:sz w:val="24"/>
          <w:szCs w:val="24"/>
        </w:rPr>
        <w:t xml:space="preserve">Romansa, Lirik Lagu, </w:t>
      </w:r>
      <w:r w:rsidR="00007492" w:rsidRPr="000C702F">
        <w:rPr>
          <w:rFonts w:ascii="Cambria" w:hAnsi="Cambria" w:cs="Times New Roman"/>
          <w:i/>
          <w:iCs/>
          <w:sz w:val="24"/>
          <w:szCs w:val="24"/>
        </w:rPr>
        <w:t>Psikologi Sastra</w:t>
      </w:r>
      <w:r w:rsidRPr="000C702F">
        <w:rPr>
          <w:rFonts w:ascii="Cambria" w:hAnsi="Cambria" w:cs="Times New Roman"/>
          <w:i/>
          <w:iCs/>
          <w:sz w:val="24"/>
          <w:szCs w:val="24"/>
        </w:rPr>
        <w:t>.</w:t>
      </w:r>
    </w:p>
    <w:p w14:paraId="0E3FCDEA" w14:textId="77777777" w:rsidR="00B167BC" w:rsidRPr="000C702F" w:rsidRDefault="00984338" w:rsidP="00B167BC">
      <w:pPr>
        <w:spacing w:line="360" w:lineRule="auto"/>
        <w:jc w:val="center"/>
        <w:rPr>
          <w:rFonts w:ascii="Cambria" w:hAnsi="Cambria" w:cs="Times New Roman"/>
          <w:b/>
          <w:bCs/>
          <w:i/>
          <w:iCs/>
          <w:sz w:val="24"/>
          <w:szCs w:val="24"/>
        </w:rPr>
      </w:pPr>
      <w:r w:rsidRPr="000C702F">
        <w:rPr>
          <w:rFonts w:ascii="Cambria" w:hAnsi="Cambria" w:cs="Times New Roman"/>
          <w:b/>
          <w:bCs/>
          <w:i/>
          <w:iCs/>
          <w:sz w:val="24"/>
          <w:szCs w:val="24"/>
        </w:rPr>
        <w:t>ABSTRACT</w:t>
      </w:r>
    </w:p>
    <w:p w14:paraId="2A00FA23" w14:textId="77777777" w:rsidR="00B167BC" w:rsidRPr="000C702F" w:rsidRDefault="00B167BC" w:rsidP="00B167BC">
      <w:pPr>
        <w:spacing w:line="240" w:lineRule="auto"/>
        <w:jc w:val="both"/>
        <w:rPr>
          <w:rFonts w:ascii="Cambria" w:eastAsia="Times New Roman" w:hAnsi="Cambria" w:cs="Times New Roman"/>
          <w:sz w:val="24"/>
          <w:szCs w:val="24"/>
          <w:lang w:eastAsia="en-ID"/>
        </w:rPr>
      </w:pPr>
      <w:r w:rsidRPr="000C702F">
        <w:rPr>
          <w:rFonts w:ascii="Cambria" w:eastAsia="Times New Roman" w:hAnsi="Cambria" w:cs="Times New Roman"/>
          <w:i/>
          <w:iCs/>
          <w:sz w:val="24"/>
          <w:szCs w:val="24"/>
          <w:lang w:eastAsia="en-ID"/>
        </w:rPr>
        <w:t>The problem in this study concerns the romantic aspects of the lyrics in the album For the World, Love, and Dirt. The purpose of this study is to describe the romantical aspects in the lyric of the album for the World. Love, &amp; Dirt. This research uses qualitative research methods that produce descriptive data of words analyzed using Robert Strenberg's theory. The technique used is reading, and the technique of recording is reading lyrics, and recording every line of lyrics that contains romantic aspects in the album For the World, Love, and Dirty. The result of the research was found romantic aspects that combine the stages of love with the lyrics of the song Crazy Woman's Call No Love Component with the type of love non-love. All I Celebrated lyrics found the components of intimacy and passion with the kind of love romantic love.</w:t>
      </w:r>
      <w:r w:rsidRPr="000C702F">
        <w:rPr>
          <w:rFonts w:ascii="Cambria" w:eastAsia="Times New Roman" w:hAnsi="Cambria" w:cs="Times New Roman"/>
          <w:sz w:val="24"/>
          <w:szCs w:val="24"/>
          <w:lang w:eastAsia="en-ID"/>
        </w:rPr>
        <w:t xml:space="preserve"> </w:t>
      </w:r>
    </w:p>
    <w:p w14:paraId="2CC25A53" w14:textId="63EC12AB" w:rsidR="00B167BC" w:rsidRPr="000C702F" w:rsidRDefault="00B167BC" w:rsidP="00EC3738">
      <w:pPr>
        <w:spacing w:after="0" w:line="240" w:lineRule="auto"/>
        <w:rPr>
          <w:rFonts w:ascii="Cambria" w:eastAsia="Times New Roman" w:hAnsi="Cambria" w:cs="Times New Roman"/>
          <w:i/>
          <w:iCs/>
          <w:sz w:val="24"/>
          <w:szCs w:val="24"/>
          <w:lang w:eastAsia="en-ID"/>
        </w:rPr>
      </w:pPr>
      <w:r w:rsidRPr="000C702F">
        <w:rPr>
          <w:rFonts w:ascii="Cambria" w:eastAsia="Times New Roman" w:hAnsi="Cambria" w:cs="Times New Roman"/>
          <w:i/>
          <w:iCs/>
          <w:sz w:val="24"/>
          <w:szCs w:val="24"/>
          <w:lang w:eastAsia="en-ID"/>
        </w:rPr>
        <w:t xml:space="preserve">Keywords: Romantic, Lyrics, </w:t>
      </w:r>
      <w:r w:rsidR="00007492" w:rsidRPr="000C702F">
        <w:rPr>
          <w:rFonts w:ascii="Cambria" w:eastAsia="Times New Roman" w:hAnsi="Cambria" w:cs="Times New Roman"/>
          <w:i/>
          <w:iCs/>
          <w:sz w:val="24"/>
          <w:szCs w:val="24"/>
          <w:lang w:eastAsia="en-ID"/>
        </w:rPr>
        <w:t>Literature Psychology</w:t>
      </w:r>
      <w:r w:rsidRPr="000C702F">
        <w:rPr>
          <w:rFonts w:ascii="Cambria" w:eastAsia="Times New Roman" w:hAnsi="Cambria" w:cs="Times New Roman"/>
          <w:i/>
          <w:iCs/>
          <w:sz w:val="24"/>
          <w:szCs w:val="24"/>
          <w:lang w:eastAsia="en-ID"/>
        </w:rPr>
        <w:t>.</w:t>
      </w:r>
      <w:r w:rsidRPr="000C702F">
        <w:rPr>
          <w:rFonts w:ascii="Cambria" w:eastAsia="Times New Roman" w:hAnsi="Cambria" w:cs="Times New Roman"/>
          <w:i/>
          <w:iCs/>
          <w:sz w:val="24"/>
          <w:szCs w:val="24"/>
          <w:lang w:eastAsia="en-ID"/>
        </w:rPr>
        <w:br/>
      </w:r>
    </w:p>
    <w:p w14:paraId="4CFCAE09" w14:textId="77777777" w:rsidR="00E75DE7" w:rsidRPr="000C702F" w:rsidRDefault="00E75DE7" w:rsidP="00B167BC">
      <w:pPr>
        <w:spacing w:line="240" w:lineRule="auto"/>
        <w:jc w:val="both"/>
        <w:rPr>
          <w:rFonts w:ascii="Cambria" w:hAnsi="Cambria" w:cs="Times New Roman"/>
          <w:b/>
          <w:bCs/>
          <w:sz w:val="24"/>
          <w:szCs w:val="24"/>
        </w:rPr>
        <w:sectPr w:rsidR="00E75DE7" w:rsidRPr="000C702F" w:rsidSect="00B47C4A">
          <w:pgSz w:w="11906" w:h="16838"/>
          <w:pgMar w:top="1134" w:right="1134" w:bottom="1134" w:left="1134" w:header="709" w:footer="709" w:gutter="0"/>
          <w:cols w:space="708"/>
          <w:docGrid w:linePitch="360"/>
        </w:sectPr>
      </w:pPr>
    </w:p>
    <w:p w14:paraId="0479455F" w14:textId="0D8BF32D" w:rsidR="00707FA7" w:rsidRPr="000C702F" w:rsidRDefault="006B7412" w:rsidP="00E75DE7">
      <w:pPr>
        <w:pStyle w:val="ListParagraph"/>
        <w:numPr>
          <w:ilvl w:val="0"/>
          <w:numId w:val="3"/>
        </w:numPr>
        <w:spacing w:line="240" w:lineRule="auto"/>
        <w:ind w:left="284" w:hanging="142"/>
        <w:jc w:val="both"/>
        <w:rPr>
          <w:rFonts w:ascii="Cambria" w:hAnsi="Cambria" w:cs="Times New Roman"/>
          <w:b/>
          <w:bCs/>
          <w:sz w:val="24"/>
          <w:szCs w:val="24"/>
        </w:rPr>
      </w:pPr>
      <w:r w:rsidRPr="000C702F">
        <w:rPr>
          <w:rFonts w:ascii="Cambria" w:hAnsi="Cambria" w:cs="Times New Roman"/>
          <w:b/>
          <w:bCs/>
          <w:sz w:val="24"/>
          <w:szCs w:val="24"/>
        </w:rPr>
        <w:t>PENDAHULUAN</w:t>
      </w:r>
    </w:p>
    <w:p w14:paraId="50F09C8B" w14:textId="77777777" w:rsidR="00707FA7" w:rsidRPr="000C702F" w:rsidRDefault="006B7412" w:rsidP="00E75DE7">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 xml:space="preserve">Karya sastra didefinisikan sebagai karya yang menggunakan bahasa sebagai media utama dalam menyampaikan makna. Santosa (2013:2) dalam </w:t>
      </w:r>
      <w:r w:rsidR="0016060A" w:rsidRPr="000C702F">
        <w:rPr>
          <w:rFonts w:ascii="Cambria" w:hAnsi="Cambria" w:cs="Times New Roman"/>
          <w:sz w:val="24"/>
          <w:szCs w:val="24"/>
        </w:rPr>
        <w:fldChar w:fldCharType="begin" w:fldLock="1"/>
      </w:r>
      <w:r w:rsidR="0016060A" w:rsidRPr="000C702F">
        <w:rPr>
          <w:rFonts w:ascii="Cambria" w:hAnsi="Cambria" w:cs="Times New Roman"/>
          <w:sz w:val="24"/>
          <w:szCs w:val="24"/>
        </w:rPr>
        <w:instrText>ADDIN CSL_CITATION {"citationItems":[{"id":"ITEM-1","itemData":{"ISBN":"1301011614","abstract":"… aspek romansa dalam lirik lagu karya Sal Priadi dengan pendekatan psikologi sastra. Objek … saat ini terdapat beragam bentuk karya sastra yang kita kenal seperti novel (roman), cerita …","author":[{"dropping-particle":"","family":"Islamia","given":"Desya Nur","non-dropping-particle":"","parse-names":false,"suffix":""}],"container-title":"Artikel","id":"ITEM-1","issued":{"date-parts":[["2020"]]},"page":"1-14","title":"Aspek Romansa Dalam Lirik Lagu Sal Priadi Berjudul \"Ikat Aku Di Tulang Belikatmu\", \"Melebur Semesta\", Dan Amin Paling Serius\" (Kajian Psikologi Sastra)","type":"article-journal"},"uris":["http://www.mendeley.com/documents/?uuid=19b84186-29a3-468b-a61a-f928805e6042"]}],"mendeley":{"formattedCitation":"(Islamia, 2020)","plainTextFormattedCitation":"(Islamia, 2020)","previouslyFormattedCitation":"(Islamia, 2020)"},"properties":{"noteIndex":0},"schema":"https://github.com/citation-style-language/schema/raw/master/csl-citation.json"}</w:instrText>
      </w:r>
      <w:r w:rsidR="0016060A" w:rsidRPr="000C702F">
        <w:rPr>
          <w:rFonts w:ascii="Cambria" w:hAnsi="Cambria" w:cs="Times New Roman"/>
          <w:sz w:val="24"/>
          <w:szCs w:val="24"/>
        </w:rPr>
        <w:fldChar w:fldCharType="separate"/>
      </w:r>
      <w:r w:rsidR="0016060A" w:rsidRPr="000C702F">
        <w:rPr>
          <w:rFonts w:ascii="Cambria" w:hAnsi="Cambria" w:cs="Times New Roman"/>
          <w:noProof/>
          <w:sz w:val="24"/>
          <w:szCs w:val="24"/>
        </w:rPr>
        <w:t>(Islamia, 2020)</w:t>
      </w:r>
      <w:r w:rsidR="0016060A" w:rsidRPr="000C702F">
        <w:rPr>
          <w:rFonts w:ascii="Cambria" w:hAnsi="Cambria" w:cs="Times New Roman"/>
          <w:sz w:val="24"/>
          <w:szCs w:val="24"/>
        </w:rPr>
        <w:fldChar w:fldCharType="end"/>
      </w:r>
      <w:r w:rsidR="0016060A" w:rsidRPr="000C702F">
        <w:rPr>
          <w:rFonts w:ascii="Cambria" w:hAnsi="Cambria" w:cs="Times New Roman"/>
          <w:sz w:val="24"/>
          <w:szCs w:val="24"/>
        </w:rPr>
        <w:t xml:space="preserve"> </w:t>
      </w:r>
      <w:r w:rsidRPr="000C702F">
        <w:rPr>
          <w:rFonts w:ascii="Cambria" w:hAnsi="Cambria" w:cs="Times New Roman"/>
          <w:sz w:val="24"/>
          <w:szCs w:val="24"/>
        </w:rPr>
        <w:t xml:space="preserve">mengungkapkan bahwa tanda biasanya dianggap memiliki fungsi yang sama untuk menyampaikan sebuah makna atau pesan. Ada berbagai jenis karya sastra yang terkenal pada zaman sekarang, misalnya novel, cerita pendek, puisi, dan lain sebagainya. Karya sastra yang bersifat </w:t>
      </w:r>
      <w:r w:rsidRPr="000C702F">
        <w:rPr>
          <w:rFonts w:ascii="Cambria" w:hAnsi="Cambria" w:cs="Times New Roman"/>
          <w:sz w:val="24"/>
          <w:szCs w:val="24"/>
        </w:rPr>
        <w:t xml:space="preserve">kreatif, imajinatif, dan fiktif, sastra selalu dapat mengajak penikmatnya untuk merenungkan tentang apa yang pengarang tulis. </w:t>
      </w:r>
    </w:p>
    <w:p w14:paraId="11D2214B" w14:textId="77777777" w:rsidR="00C64F5E" w:rsidRPr="000C702F" w:rsidRDefault="006B7412" w:rsidP="00E75DE7">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 xml:space="preserve">Salah satu jenis karya sastra adalah puisi yang menggunkan bahasa yang indah, singkat, dan padat. Waluyo (2002) dalam </w:t>
      </w:r>
      <w:r w:rsidR="0016060A" w:rsidRPr="000C702F">
        <w:rPr>
          <w:rFonts w:ascii="Cambria" w:hAnsi="Cambria" w:cs="Times New Roman"/>
          <w:sz w:val="24"/>
          <w:szCs w:val="24"/>
        </w:rPr>
        <w:fldChar w:fldCharType="begin" w:fldLock="1"/>
      </w:r>
      <w:r w:rsidR="0016060A" w:rsidRPr="000C702F">
        <w:rPr>
          <w:rFonts w:ascii="Cambria" w:hAnsi="Cambria" w:cs="Times New Roman"/>
          <w:sz w:val="24"/>
          <w:szCs w:val="24"/>
        </w:rPr>
        <w:instrText>ADDIN CSL_CITATION {"citationItems":[{"id":"ITEM-1","itemData":{"author":[{"dropping-particle":"","family":"Musfiroh","given":"Vika","non-dropping-particle":"","parse-names":false,"suffix":""}],"id":"ITEM-1","issued":{"date-parts":[["2023"]]},"page":"63","title":"Potensi Alih Wahana Puisi Tiktok Karya Fiersa Besari Pada Pembelajaran Abad 21","type":"article-journal"},"uris":["http://www.mendeley.com/documents/?uuid=bed6b194-0d61-4979-8b9d-262157da5b2a"]}],"mendeley":{"formattedCitation":"(Musfiroh, 2023)","plainTextFormattedCitation":"(Musfiroh, 2023)","previouslyFormattedCitation":"(Musfiroh, 2023)"},"properties":{"noteIndex":0},"schema":"https://github.com/citation-style-language/schema/raw/master/csl-citation.json"}</w:instrText>
      </w:r>
      <w:r w:rsidR="0016060A" w:rsidRPr="000C702F">
        <w:rPr>
          <w:rFonts w:ascii="Cambria" w:hAnsi="Cambria" w:cs="Times New Roman"/>
          <w:sz w:val="24"/>
          <w:szCs w:val="24"/>
        </w:rPr>
        <w:fldChar w:fldCharType="separate"/>
      </w:r>
      <w:r w:rsidR="0016060A" w:rsidRPr="000C702F">
        <w:rPr>
          <w:rFonts w:ascii="Cambria" w:hAnsi="Cambria" w:cs="Times New Roman"/>
          <w:noProof/>
          <w:sz w:val="24"/>
          <w:szCs w:val="24"/>
        </w:rPr>
        <w:t>(Musfiroh, 2023)</w:t>
      </w:r>
      <w:r w:rsidR="0016060A" w:rsidRPr="000C702F">
        <w:rPr>
          <w:rFonts w:ascii="Cambria" w:hAnsi="Cambria" w:cs="Times New Roman"/>
          <w:sz w:val="24"/>
          <w:szCs w:val="24"/>
        </w:rPr>
        <w:fldChar w:fldCharType="end"/>
      </w:r>
      <w:r w:rsidR="0016060A" w:rsidRPr="000C702F">
        <w:rPr>
          <w:rFonts w:ascii="Cambria" w:hAnsi="Cambria" w:cs="Times New Roman"/>
          <w:sz w:val="24"/>
          <w:szCs w:val="24"/>
        </w:rPr>
        <w:t xml:space="preserve"> </w:t>
      </w:r>
      <w:r w:rsidRPr="000C702F">
        <w:rPr>
          <w:rFonts w:ascii="Cambria" w:hAnsi="Cambria" w:cs="Times New Roman"/>
          <w:sz w:val="24"/>
          <w:szCs w:val="24"/>
        </w:rPr>
        <w:t xml:space="preserve">Puisi adalah jenis karya sastra imajinatif yang mengungkapkan pikiran dan perasaan penyair dan disusun dengan megkonsentrasikan kekuatan bahasa dengan menggabungkan struktur </w:t>
      </w:r>
      <w:r w:rsidRPr="000C702F">
        <w:rPr>
          <w:rFonts w:ascii="Cambria" w:hAnsi="Cambria" w:cs="Times New Roman"/>
          <w:sz w:val="24"/>
          <w:szCs w:val="24"/>
        </w:rPr>
        <w:lastRenderedPageBreak/>
        <w:t xml:space="preserve">fisik dan struktur batin. Dilihat dari jenisnya, puisi banyak jenisnya. Salah satunya adalah puisi lirik, puisi lirik adalah jenis puisi yang penyairnya mengungkapkan perasaan dan pengalaman pribadinya. </w:t>
      </w:r>
    </w:p>
    <w:p w14:paraId="3BBD5569" w14:textId="640FDBEB" w:rsidR="00707FA7" w:rsidRPr="000C702F" w:rsidRDefault="00C64F5E" w:rsidP="00E75DE7">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Mengekspresikan emosi dapat ilakukan dengan berbagai cara dalam bentuk karya sastra</w:t>
      </w:r>
      <w:r w:rsidR="00692AC4" w:rsidRPr="000C702F">
        <w:rPr>
          <w:rFonts w:ascii="Cambria" w:hAnsi="Cambria" w:cs="Times New Roman"/>
          <w:sz w:val="24"/>
          <w:szCs w:val="24"/>
        </w:rPr>
        <w:t xml:space="preserve">, salah satunya lewat lagu. oleh karena itu lagu memiliki lirik yang biasanya berisi curhatan hati seseorang atau penyairnya yang mengundang rasa keterkaitan dengan perasaan pendengar atau penikmatnya. Lirik lagu pun dapat digolongkan ke dalam genre sastra puisi karena lirik lagu memiliki elemen struktur yang sama dengan puisi. </w:t>
      </w:r>
      <w:r w:rsidR="006B7412" w:rsidRPr="000C702F">
        <w:rPr>
          <w:rFonts w:ascii="Cambria" w:hAnsi="Cambria" w:cs="Times New Roman"/>
          <w:sz w:val="24"/>
          <w:szCs w:val="24"/>
        </w:rPr>
        <w:t xml:space="preserve">Penyampaian pesan yang ada dalam lirik lagu biasanya disampaikan secara implisit ataupun eksplisit. </w:t>
      </w:r>
    </w:p>
    <w:p w14:paraId="557303F6" w14:textId="77777777" w:rsidR="00692AC4" w:rsidRPr="000C702F" w:rsidRDefault="00692AC4" w:rsidP="00692AC4">
      <w:pPr>
        <w:pStyle w:val="ListParagraph"/>
        <w:spacing w:line="240" w:lineRule="auto"/>
        <w:ind w:left="0" w:firstLine="284"/>
        <w:rPr>
          <w:rFonts w:ascii="Cambria" w:hAnsi="Cambria" w:cs="Times New Roman"/>
          <w:sz w:val="24"/>
          <w:szCs w:val="24"/>
        </w:rPr>
      </w:pPr>
      <w:r w:rsidRPr="000C702F">
        <w:rPr>
          <w:rFonts w:ascii="Cambria" w:hAnsi="Cambria" w:cs="Times New Roman"/>
          <w:sz w:val="24"/>
          <w:szCs w:val="24"/>
        </w:rPr>
        <w:t xml:space="preserve">Lirik lagu dengan puisi juga memiliki kesamaan pada struktur bentuk dan makna. Lirik lagu terbentuk adanya bahasa yang dikomunikasikan oleh penyair dengan masyarakat penikmat lagu dalam bentuk tulisan. Sejalan dengan pendapat Pradopo (2009) dalam </w:t>
      </w:r>
      <w:r w:rsidRPr="000C702F">
        <w:rPr>
          <w:rFonts w:ascii="Cambria" w:hAnsi="Cambria" w:cs="Times New Roman"/>
          <w:sz w:val="24"/>
          <w:szCs w:val="24"/>
        </w:rPr>
        <w:fldChar w:fldCharType="begin" w:fldLock="1"/>
      </w:r>
      <w:r w:rsidRPr="000C702F">
        <w:rPr>
          <w:rFonts w:ascii="Cambria" w:hAnsi="Cambria"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ezza Resdiansyah","given":"","non-dropping-particle":"","parse-names":false,"suffix":""}],"container-title":"Jurnal Skripsi","id":"ITEM-1","issued":{"date-parts":[["2019"]]},"page":"8-29","title":"Pemaknaan Lirik Lagu Yoshiwara Lament Karya Asa (Kajian Struktural Semiotika)","type":"article-journal"},"uris":["http://www.mendeley.com/documents/?uuid=bfb62838-0c0e-4e4f-bcd7-6cc781df3368"]}],"mendeley":{"formattedCitation":"(Rezza Resdiansyah, 2019)","plainTextFormattedCitation":"(Rezza Resdiansyah, 2019)","previouslyFormattedCitation":"(Rezza Resdiansyah, 2019)"},"properties":{"noteIndex":0},"schema":"https://github.com/citation-style-language/schema/raw/master/csl-citation.json"}</w:instrText>
      </w:r>
      <w:r w:rsidRPr="000C702F">
        <w:rPr>
          <w:rFonts w:ascii="Cambria" w:hAnsi="Cambria" w:cs="Times New Roman"/>
          <w:sz w:val="24"/>
          <w:szCs w:val="24"/>
        </w:rPr>
        <w:fldChar w:fldCharType="separate"/>
      </w:r>
      <w:r w:rsidRPr="000C702F">
        <w:rPr>
          <w:rFonts w:ascii="Cambria" w:hAnsi="Cambria" w:cs="Times New Roman"/>
          <w:sz w:val="24"/>
          <w:szCs w:val="24"/>
        </w:rPr>
        <w:t>(Rezza Resdiansyah, 2019)</w:t>
      </w:r>
      <w:r w:rsidRPr="000C702F">
        <w:rPr>
          <w:rFonts w:ascii="Cambria" w:hAnsi="Cambria" w:cs="Times New Roman"/>
          <w:sz w:val="24"/>
          <w:szCs w:val="24"/>
        </w:rPr>
        <w:fldChar w:fldCharType="end"/>
      </w:r>
      <w:r w:rsidRPr="000C702F">
        <w:rPr>
          <w:rFonts w:ascii="Cambria" w:hAnsi="Cambria" w:cs="Times New Roman"/>
          <w:sz w:val="24"/>
          <w:szCs w:val="24"/>
        </w:rPr>
        <w:t xml:space="preserve"> yang mengatakan bahwa lirik lagu dianggap sama dengan puisi, karena rekaman dan interpretasi pengalaman manusia yang penting akan dituangkan dalam bentuk yang berkesan, yaitu puisi (lirik lagu). Sedangkan menurut Jan Van Luxemburg (1989) dalam </w:t>
      </w:r>
      <w:r w:rsidRPr="000C702F">
        <w:rPr>
          <w:rFonts w:ascii="Cambria" w:hAnsi="Cambria" w:cs="Times New Roman"/>
          <w:sz w:val="24"/>
          <w:szCs w:val="24"/>
        </w:rPr>
        <w:fldChar w:fldCharType="begin" w:fldLock="1"/>
      </w:r>
      <w:r w:rsidRPr="000C702F">
        <w:rPr>
          <w:rFonts w:ascii="Cambria" w:hAnsi="Cambria"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ezza Resdiansyah","given":"","non-dropping-particle":"","parse-names":false,"suffix":""}],"container-title":"Jurnal Skripsi","id":"ITEM-1","issued":{"date-parts":[["2019"]]},"page":"8-29","title":"Pemaknaan Lirik Lagu Yoshiwara Lament Karya Asa (Kajian Struktural Semiotika)","type":"article-journal"},"uris":["http://www.mendeley.com/documents/?uuid=bfb62838-0c0e-4e4f-bcd7-6cc781df3368"]}],"mendeley":{"formattedCitation":"(Rezza Resdiansyah, 2019)","plainTextFormattedCitation":"(Rezza Resdiansyah, 2019)","previouslyFormattedCitation":"(Rezza Resdiansyah, 2019)"},"properties":{"noteIndex":0},"schema":"https://github.com/citation-style-language/schema/raw/master/csl-citation.json"}</w:instrText>
      </w:r>
      <w:r w:rsidRPr="000C702F">
        <w:rPr>
          <w:rFonts w:ascii="Cambria" w:hAnsi="Cambria" w:cs="Times New Roman"/>
          <w:sz w:val="24"/>
          <w:szCs w:val="24"/>
        </w:rPr>
        <w:fldChar w:fldCharType="separate"/>
      </w:r>
      <w:r w:rsidRPr="000C702F">
        <w:rPr>
          <w:rFonts w:ascii="Cambria" w:hAnsi="Cambria" w:cs="Times New Roman"/>
          <w:sz w:val="24"/>
          <w:szCs w:val="24"/>
        </w:rPr>
        <w:t>(Rezza Resdiansyah, 2019)</w:t>
      </w:r>
      <w:r w:rsidRPr="000C702F">
        <w:rPr>
          <w:rFonts w:ascii="Cambria" w:hAnsi="Cambria" w:cs="Times New Roman"/>
          <w:sz w:val="24"/>
          <w:szCs w:val="24"/>
        </w:rPr>
        <w:fldChar w:fldCharType="end"/>
      </w:r>
      <w:r w:rsidRPr="000C702F">
        <w:rPr>
          <w:rFonts w:ascii="Cambria" w:hAnsi="Cambria" w:cs="Times New Roman"/>
          <w:sz w:val="24"/>
          <w:szCs w:val="24"/>
        </w:rPr>
        <w:t xml:space="preserve"> mengatakan bahwa jika lirik atau syair lagu dianggap sebagai puisi, maka puisi juga dianggap sebagai jenis sastra seperti iklan, pepatah, semboyan, do’a-do’a, dan syair lagu. Sehingga lirik lagu dianggap sebagai bagian dari puisi, dan begitu sebaliknya. Lirik lagu juga erat kaitannya dengan kehidupan pengarang terhadap sudut pandang yang berbeda, tetapi berdasarkan dengan realita kehidupan yang ada di masyarakat.</w:t>
      </w:r>
    </w:p>
    <w:p w14:paraId="7E1860AE" w14:textId="614E5F18" w:rsidR="00707FA7" w:rsidRPr="000C702F" w:rsidRDefault="00692AC4" w:rsidP="00692AC4">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 xml:space="preserve">Selain itu, lirik lagu juga dikatakan puitis karena bisa membangkitkan perasaann, menarik perhatian, menimbulkan keharuan dan menghasilkan tanggapan yang jelas Pradopo, 2009:31 dalam </w:t>
      </w:r>
      <w:r w:rsidRPr="000C702F">
        <w:rPr>
          <w:rFonts w:ascii="Cambria" w:hAnsi="Cambria" w:cs="Times New Roman"/>
          <w:sz w:val="24"/>
          <w:szCs w:val="24"/>
        </w:rPr>
        <w:fldChar w:fldCharType="begin" w:fldLock="1"/>
      </w:r>
      <w:r w:rsidRPr="000C702F">
        <w:rPr>
          <w:rFonts w:ascii="Cambria" w:hAnsi="Cambria"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ezza Resdiansyah","given":"","non-dropping-particle":"","parse-names":false,"suffix":""}],"container-title":"Jurnal Skripsi","id":"ITEM-1","issued":{"date-parts":[["2019"]]},"page":"8-29","title":"Pemaknaan Lirik Lagu Yoshiwara Lament Karya Asa (Kajian Struktural Semiotika)","type":"article-journal"},"uris":["http://www.mendeley.com/documents/?uuid=bfb62838-0c0e-4e4f-bcd7-6cc781df3368"]}],"mendeley":{"formattedCitation":"(Rezza Resdiansyah, 2019)","plainTextFormattedCitation":"(Rezza Resdiansyah, 2019)","previouslyFormattedCitation":"(Rezza Resdiansyah, 2019)"},"properties":{"noteIndex":0},"schema":"https://github.com/citation-style-language/schema/raw/master/csl-citation.json"}</w:instrText>
      </w:r>
      <w:r w:rsidRPr="000C702F">
        <w:rPr>
          <w:rFonts w:ascii="Cambria" w:hAnsi="Cambria" w:cs="Times New Roman"/>
          <w:sz w:val="24"/>
          <w:szCs w:val="24"/>
        </w:rPr>
        <w:fldChar w:fldCharType="separate"/>
      </w:r>
      <w:r w:rsidRPr="000C702F">
        <w:rPr>
          <w:rFonts w:ascii="Cambria" w:hAnsi="Cambria" w:cs="Times New Roman"/>
          <w:sz w:val="24"/>
          <w:szCs w:val="24"/>
        </w:rPr>
        <w:t>(Rezza Resdiansyah, 2019)</w:t>
      </w:r>
      <w:r w:rsidRPr="000C702F">
        <w:rPr>
          <w:rFonts w:ascii="Cambria" w:hAnsi="Cambria" w:cs="Times New Roman"/>
          <w:sz w:val="24"/>
          <w:szCs w:val="24"/>
        </w:rPr>
        <w:fldChar w:fldCharType="end"/>
      </w:r>
      <w:r w:rsidRPr="000C702F">
        <w:rPr>
          <w:rFonts w:ascii="Cambria" w:hAnsi="Cambria" w:cs="Times New Roman"/>
          <w:sz w:val="24"/>
          <w:szCs w:val="24"/>
        </w:rPr>
        <w:t xml:space="preserve">. Dengan demikian, lirik lagu adalah salah satu jenis karya sastra </w:t>
      </w:r>
      <w:r w:rsidRPr="000C702F">
        <w:rPr>
          <w:rFonts w:ascii="Cambria" w:hAnsi="Cambria" w:cs="Times New Roman"/>
          <w:sz w:val="24"/>
          <w:szCs w:val="24"/>
        </w:rPr>
        <w:t xml:space="preserve">karena adanya lapis bentuk dan lapis makna yang sama dengan puisi. Menurut Jabrohim (2001:3) dalam </w:t>
      </w:r>
      <w:r w:rsidRPr="000C702F">
        <w:rPr>
          <w:rFonts w:ascii="Cambria" w:hAnsi="Cambria" w:cs="Times New Roman"/>
          <w:sz w:val="24"/>
          <w:szCs w:val="24"/>
        </w:rPr>
        <w:fldChar w:fldCharType="begin" w:fldLock="1"/>
      </w:r>
      <w:r w:rsidRPr="000C702F">
        <w:rPr>
          <w:rFonts w:ascii="Cambria" w:hAnsi="Cambria"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ezza Resdiansyah","given":"","non-dropping-particle":"","parse-names":false,"suffix":""}],"container-title":"Jurnal Skripsi","id":"ITEM-1","issued":{"date-parts":[["2019"]]},"page":"8-29","title":"Pemaknaan Lirik Lagu Yoshiwara Lament Karya Asa (Kajian Struktural Semiotika)","type":"article-journal"},"uris":["http://www.mendeley.com/documents/?uuid=bfb62838-0c0e-4e4f-bcd7-6cc781df3368"]}],"mendeley":{"formattedCitation":"(Rezza Resdiansyah, 2019)","plainTextFormattedCitation":"(Rezza Resdiansyah, 2019)","previouslyFormattedCitation":"(Rezza Resdiansyah, 2019)"},"properties":{"noteIndex":0},"schema":"https://github.com/citation-style-language/schema/raw/master/csl-citation.json"}</w:instrText>
      </w:r>
      <w:r w:rsidRPr="000C702F">
        <w:rPr>
          <w:rFonts w:ascii="Cambria" w:hAnsi="Cambria" w:cs="Times New Roman"/>
          <w:sz w:val="24"/>
          <w:szCs w:val="24"/>
        </w:rPr>
        <w:fldChar w:fldCharType="separate"/>
      </w:r>
      <w:r w:rsidRPr="000C702F">
        <w:rPr>
          <w:rFonts w:ascii="Cambria" w:hAnsi="Cambria" w:cs="Times New Roman"/>
          <w:sz w:val="24"/>
          <w:szCs w:val="24"/>
        </w:rPr>
        <w:t>(Rezza Resdiansyah, 2019)</w:t>
      </w:r>
      <w:r w:rsidRPr="000C702F">
        <w:rPr>
          <w:rFonts w:ascii="Cambria" w:hAnsi="Cambria" w:cs="Times New Roman"/>
          <w:sz w:val="24"/>
          <w:szCs w:val="24"/>
        </w:rPr>
        <w:fldChar w:fldCharType="end"/>
      </w:r>
      <w:r w:rsidRPr="000C702F">
        <w:rPr>
          <w:rFonts w:ascii="Cambria" w:hAnsi="Cambria" w:cs="Times New Roman"/>
          <w:sz w:val="24"/>
          <w:szCs w:val="24"/>
        </w:rPr>
        <w:t xml:space="preserve"> mengatakan bahwa unsur lirik lagu dapat terbagi menjadi dua, yaitu: (1) unsur bentuk yang meliputi diksi; kiasan; pengimajian; kata konkret; ritme; dan tipografi. (2) unsur makna meliputi tema; perasaan; nada; serta amanat</w:t>
      </w:r>
    </w:p>
    <w:p w14:paraId="797643AF" w14:textId="77777777" w:rsidR="00707FA7" w:rsidRPr="000C702F" w:rsidRDefault="006B7412" w:rsidP="00E75DE7">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Sejalan dengan itu pada unsur makna yang terdapat tema. Dalam me</w:t>
      </w:r>
      <w:r w:rsidR="00EB016B" w:rsidRPr="000C702F">
        <w:rPr>
          <w:rFonts w:ascii="Cambria" w:hAnsi="Cambria" w:cs="Times New Roman"/>
          <w:sz w:val="24"/>
          <w:szCs w:val="24"/>
        </w:rPr>
        <w:t>n</w:t>
      </w:r>
      <w:r w:rsidRPr="000C702F">
        <w:rPr>
          <w:rFonts w:ascii="Cambria" w:hAnsi="Cambria" w:cs="Times New Roman"/>
          <w:sz w:val="24"/>
          <w:szCs w:val="24"/>
        </w:rPr>
        <w:t>entukan tema, perlu diketahui pemaknaan dalam setiap baris dalam lirik lagu.</w:t>
      </w:r>
      <w:r w:rsidR="00EB016B" w:rsidRPr="000C702F">
        <w:rPr>
          <w:rFonts w:ascii="Cambria" w:hAnsi="Cambria" w:cs="Times New Roman"/>
          <w:sz w:val="24"/>
          <w:szCs w:val="24"/>
        </w:rPr>
        <w:t xml:space="preserve"> </w:t>
      </w:r>
      <w:r w:rsidRPr="000C702F">
        <w:rPr>
          <w:rFonts w:ascii="Cambria" w:hAnsi="Cambria" w:cs="Times New Roman"/>
          <w:sz w:val="24"/>
          <w:szCs w:val="24"/>
        </w:rPr>
        <w:t>Sehingga pe</w:t>
      </w:r>
      <w:r w:rsidR="00EB016B" w:rsidRPr="000C702F">
        <w:rPr>
          <w:rFonts w:ascii="Cambria" w:hAnsi="Cambria" w:cs="Times New Roman"/>
          <w:sz w:val="24"/>
          <w:szCs w:val="24"/>
        </w:rPr>
        <w:t>neliti</w:t>
      </w:r>
      <w:r w:rsidRPr="000C702F">
        <w:rPr>
          <w:rFonts w:ascii="Cambria" w:hAnsi="Cambria" w:cs="Times New Roman"/>
          <w:sz w:val="24"/>
          <w:szCs w:val="24"/>
        </w:rPr>
        <w:t xml:space="preserve"> tertarik meneliti lebih lanjut mengenai tema, mengingat tema menjadi sesuatu yang menarik untuk dibahas khususnya pada lirik lagu dengan tema romansa. Menurut Sugiarti, (2004:18) dalam </w:t>
      </w:r>
      <w:r w:rsidR="0016060A" w:rsidRPr="000C702F">
        <w:rPr>
          <w:rFonts w:ascii="Cambria" w:hAnsi="Cambria" w:cs="Times New Roman"/>
          <w:sz w:val="24"/>
          <w:szCs w:val="24"/>
        </w:rPr>
        <w:fldChar w:fldCharType="begin" w:fldLock="1"/>
      </w:r>
      <w:r w:rsidR="0016060A" w:rsidRPr="000C702F">
        <w:rPr>
          <w:rFonts w:ascii="Cambria" w:hAnsi="Cambria" w:cs="Times New Roman"/>
          <w:sz w:val="24"/>
          <w:szCs w:val="24"/>
        </w:rPr>
        <w:instrText>ADDIN CSL_CITATION {"citationItems":[{"id":"ITEM-1","itemData":{"author":[{"dropping-particle":"","family":"Kurnia","given":"Dimas Nanda","non-dropping-particle":"","parse-names":false,"suffix":""},{"dropping-particle":"","family":"Setyarum","given":"Ariesma","non-dropping-particle":"","parse-names":false,"suffix":""}],"container-title":"Prosiding Konferensi Ilmiah Pendidikan","id":"ITEM-1","issued":{"date-parts":[["2022"]]},"page":"219-228","title":"Aspek Romansa Dalam Novel Bukan Buku Nikah Karya Ria Ricis","type":"article-journal","volume":"3"},"uris":["http://www.mendeley.com/documents/?uuid=d2677267-496c-4856-b8c6-203c0dbbd304"]}],"mendeley":{"formattedCitation":"(Kurnia &amp; Setyarum, 2022)","plainTextFormattedCitation":"(Kurnia &amp; Setyarum, 2022)","previouslyFormattedCitation":"(Kurnia &amp; Setyarum, 2022)"},"properties":{"noteIndex":0},"schema":"https://github.com/citation-style-language/schema/raw/master/csl-citation.json"}</w:instrText>
      </w:r>
      <w:r w:rsidR="0016060A" w:rsidRPr="000C702F">
        <w:rPr>
          <w:rFonts w:ascii="Cambria" w:hAnsi="Cambria" w:cs="Times New Roman"/>
          <w:sz w:val="24"/>
          <w:szCs w:val="24"/>
        </w:rPr>
        <w:fldChar w:fldCharType="separate"/>
      </w:r>
      <w:r w:rsidR="0016060A" w:rsidRPr="000C702F">
        <w:rPr>
          <w:rFonts w:ascii="Cambria" w:hAnsi="Cambria" w:cs="Times New Roman"/>
          <w:noProof/>
          <w:sz w:val="24"/>
          <w:szCs w:val="24"/>
        </w:rPr>
        <w:t>(Kurnia &amp; Setyarum, 2022)</w:t>
      </w:r>
      <w:r w:rsidR="0016060A" w:rsidRPr="000C702F">
        <w:rPr>
          <w:rFonts w:ascii="Cambria" w:hAnsi="Cambria" w:cs="Times New Roman"/>
          <w:sz w:val="24"/>
          <w:szCs w:val="24"/>
        </w:rPr>
        <w:fldChar w:fldCharType="end"/>
      </w:r>
      <w:r w:rsidR="0016060A" w:rsidRPr="000C702F">
        <w:rPr>
          <w:rFonts w:ascii="Cambria" w:hAnsi="Cambria" w:cs="Times New Roman"/>
          <w:sz w:val="24"/>
          <w:szCs w:val="24"/>
        </w:rPr>
        <w:t xml:space="preserve"> </w:t>
      </w:r>
      <w:r w:rsidRPr="000C702F">
        <w:rPr>
          <w:rFonts w:ascii="Cambria" w:hAnsi="Cambria" w:cs="Times New Roman"/>
          <w:sz w:val="24"/>
          <w:szCs w:val="24"/>
        </w:rPr>
        <w:t>mengatakan bahwa aspek romansa merupakan sebuah aliran dalam karya sastra yang mengutamakan perasaan sebagai dasar perwujudan. Kisah romansa merupakan hal yang biasanya terjadi dalam kehidupan, biasanya berkaitan dengan sebuah hubungan, yaitu bisa dari hubungan percintaan, kekeluargaan, maupun pertemanan.</w:t>
      </w:r>
    </w:p>
    <w:p w14:paraId="1CB6408C" w14:textId="77777777" w:rsidR="00707FA7" w:rsidRPr="000C702F" w:rsidRDefault="006B7412" w:rsidP="00E75DE7">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Oleh karena itu, tema romansa menjadi popular dan diminati banyak orang khususnya remaja hingga dewasa. Lirik lagu romansa dapat ditemukan musisi-musisi ternama, contohnya Nadin Amizah. Nadin Amizah merupakan salah satu penyanyi wanita muda yang beberapa tahun ini naik daun dengan karya-karyanya.</w:t>
      </w:r>
      <w:r w:rsidR="00FD3E23" w:rsidRPr="000C702F">
        <w:rPr>
          <w:rFonts w:ascii="Cambria" w:hAnsi="Cambria" w:cs="Times New Roman"/>
          <w:sz w:val="24"/>
          <w:szCs w:val="24"/>
        </w:rPr>
        <w:t xml:space="preserve"> </w:t>
      </w:r>
      <w:r w:rsidRPr="000C702F">
        <w:rPr>
          <w:rFonts w:ascii="Cambria" w:hAnsi="Cambria" w:cs="Times New Roman"/>
          <w:sz w:val="24"/>
          <w:szCs w:val="24"/>
        </w:rPr>
        <w:t xml:space="preserve">Karyanya tersebut sebagaian besar berkisahkan tentang kisah romansa, menjadikan karya-karyanya laris didengar oleh banyak orang. Begitu juga dengan album yang baru saja ia rilis pada 13 Oktober 2023. </w:t>
      </w:r>
    </w:p>
    <w:p w14:paraId="406F022F" w14:textId="77777777" w:rsidR="00707FA7" w:rsidRPr="000C702F" w:rsidRDefault="006B7412" w:rsidP="00E75DE7">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 xml:space="preserve">Pada album </w:t>
      </w:r>
      <w:r w:rsidRPr="000C702F">
        <w:rPr>
          <w:rFonts w:ascii="Cambria" w:hAnsi="Cambria" w:cs="Times New Roman"/>
          <w:i/>
          <w:iCs/>
          <w:sz w:val="24"/>
          <w:szCs w:val="24"/>
        </w:rPr>
        <w:t>Untuk Dunia, Cinta, dan Kotornya</w:t>
      </w:r>
      <w:r w:rsidRPr="000C702F">
        <w:rPr>
          <w:rFonts w:ascii="Cambria" w:hAnsi="Cambria" w:cs="Times New Roman"/>
          <w:sz w:val="24"/>
          <w:szCs w:val="24"/>
        </w:rPr>
        <w:t xml:space="preserve"> ini memiliki sebelas lagu, yaitu </w:t>
      </w:r>
      <w:r w:rsidRPr="000C702F">
        <w:rPr>
          <w:rFonts w:ascii="Cambria" w:hAnsi="Cambria" w:cs="Times New Roman"/>
          <w:i/>
          <w:iCs/>
          <w:sz w:val="24"/>
          <w:szCs w:val="24"/>
        </w:rPr>
        <w:t>Jangan Ditelan, Bunga Tidur, Rayuan Perempuan Gila, Ah, Semua Aku Dirayakan, Kekal, Di Akhir Perang, Tapi Diterima, Berpayung Tuhan, Tawa, Nadin Amizah</w:t>
      </w:r>
      <w:r w:rsidRPr="000C702F">
        <w:rPr>
          <w:rFonts w:ascii="Cambria" w:hAnsi="Cambria" w:cs="Times New Roman"/>
          <w:sz w:val="24"/>
          <w:szCs w:val="24"/>
        </w:rPr>
        <w:t xml:space="preserve">, dan terbagi atas tiga alur fase tentang percintaan seseorang. Tiga lagu yang peneliti pilih yaitu </w:t>
      </w:r>
      <w:r w:rsidRPr="000C702F">
        <w:rPr>
          <w:rFonts w:ascii="Cambria" w:hAnsi="Cambria" w:cs="Times New Roman"/>
          <w:i/>
          <w:iCs/>
          <w:sz w:val="24"/>
          <w:szCs w:val="24"/>
        </w:rPr>
        <w:t>Rayuan Perempuan Gila, Semua Aku Dirayakan,</w:t>
      </w:r>
      <w:r w:rsidRPr="000C702F">
        <w:rPr>
          <w:rFonts w:ascii="Cambria" w:hAnsi="Cambria" w:cs="Times New Roman"/>
          <w:sz w:val="24"/>
          <w:szCs w:val="24"/>
        </w:rPr>
        <w:t xml:space="preserve"> dan </w:t>
      </w:r>
      <w:r w:rsidRPr="000C702F">
        <w:rPr>
          <w:rFonts w:ascii="Cambria" w:hAnsi="Cambria" w:cs="Times New Roman"/>
          <w:i/>
          <w:iCs/>
          <w:sz w:val="24"/>
          <w:szCs w:val="24"/>
        </w:rPr>
        <w:t>Ah</w:t>
      </w:r>
      <w:r w:rsidRPr="000C702F">
        <w:rPr>
          <w:rFonts w:ascii="Cambria" w:hAnsi="Cambria" w:cs="Times New Roman"/>
          <w:sz w:val="24"/>
          <w:szCs w:val="24"/>
        </w:rPr>
        <w:t xml:space="preserve">. Ketiga lagu </w:t>
      </w:r>
      <w:r w:rsidRPr="000C702F">
        <w:rPr>
          <w:rFonts w:ascii="Cambria" w:hAnsi="Cambria" w:cs="Times New Roman"/>
          <w:sz w:val="24"/>
          <w:szCs w:val="24"/>
        </w:rPr>
        <w:lastRenderedPageBreak/>
        <w:t>ini mewakili dari tiga fase tersebut, penulis memilih tiga lagu ini karena ditemukan kekhasan lirik lagu yang berkaitan dengan tema romansa yaitu tentang percintaan seseorang yang mula tidak dicintai sebagaimana mestinya hingga menemukan sesorang yang mampu merayakan segala baik buruk yang ada di pasangannya itu.</w:t>
      </w:r>
    </w:p>
    <w:p w14:paraId="4BCFCD1A" w14:textId="64505283" w:rsidR="003127EA" w:rsidRPr="000C702F" w:rsidRDefault="00707FA7" w:rsidP="00E75DE7">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 xml:space="preserve">Oleh karena itu, penelitian menganalisis </w:t>
      </w:r>
      <w:r w:rsidR="006B7412" w:rsidRPr="000C702F">
        <w:rPr>
          <w:rFonts w:ascii="Cambria" w:hAnsi="Cambria" w:cs="Times New Roman"/>
          <w:sz w:val="24"/>
          <w:szCs w:val="24"/>
        </w:rPr>
        <w:t>aspek romansa yang ada pada ketiga lirik lagu tersebut</w:t>
      </w:r>
      <w:r w:rsidRPr="000C702F">
        <w:rPr>
          <w:rFonts w:ascii="Cambria" w:hAnsi="Cambria" w:cs="Times New Roman"/>
          <w:sz w:val="24"/>
          <w:szCs w:val="24"/>
        </w:rPr>
        <w:t xml:space="preserve">. Aspek romansa pada lirik lagu tersebut menggunakan teori Robert Strenberg yang di dalamnya terdapat tahapan cinta dan juga jenis cinta. </w:t>
      </w:r>
      <w:r w:rsidR="006B7412" w:rsidRPr="000C702F">
        <w:rPr>
          <w:rFonts w:ascii="Cambria" w:hAnsi="Cambria" w:cs="Times New Roman"/>
          <w:sz w:val="24"/>
          <w:szCs w:val="24"/>
        </w:rPr>
        <w:t>Berdasarkan permasalahan di</w:t>
      </w:r>
      <w:r w:rsidRPr="000C702F">
        <w:rPr>
          <w:rFonts w:ascii="Cambria" w:hAnsi="Cambria" w:cs="Times New Roman"/>
          <w:sz w:val="24"/>
          <w:szCs w:val="24"/>
        </w:rPr>
        <w:t xml:space="preserve"> </w:t>
      </w:r>
      <w:r w:rsidR="006B7412" w:rsidRPr="000C702F">
        <w:rPr>
          <w:rFonts w:ascii="Cambria" w:hAnsi="Cambria" w:cs="Times New Roman"/>
          <w:sz w:val="24"/>
          <w:szCs w:val="24"/>
        </w:rPr>
        <w:t xml:space="preserve">atas, penulis akan membahas lebih detail mengenai </w:t>
      </w:r>
      <w:r w:rsidRPr="000C702F">
        <w:rPr>
          <w:rFonts w:ascii="Cambria" w:hAnsi="Cambria" w:cs="Times New Roman"/>
          <w:sz w:val="24"/>
          <w:szCs w:val="24"/>
        </w:rPr>
        <w:t>Entitas Cinta</w:t>
      </w:r>
      <w:r w:rsidR="006B7412" w:rsidRPr="000C702F">
        <w:rPr>
          <w:rFonts w:ascii="Cambria" w:hAnsi="Cambria" w:cs="Times New Roman"/>
          <w:sz w:val="24"/>
          <w:szCs w:val="24"/>
        </w:rPr>
        <w:t xml:space="preserve"> Pada Lirik Lagu Dalam Album </w:t>
      </w:r>
      <w:r w:rsidR="006B7412" w:rsidRPr="000C702F">
        <w:rPr>
          <w:rFonts w:ascii="Cambria" w:hAnsi="Cambria" w:cs="Times New Roman"/>
          <w:i/>
          <w:iCs/>
          <w:sz w:val="24"/>
          <w:szCs w:val="24"/>
        </w:rPr>
        <w:t>Untuk Dunia, Cinta, dan Kotornya</w:t>
      </w:r>
      <w:r w:rsidR="006B7412" w:rsidRPr="000C702F">
        <w:rPr>
          <w:rFonts w:ascii="Cambria" w:hAnsi="Cambria" w:cs="Times New Roman"/>
          <w:sz w:val="24"/>
          <w:szCs w:val="24"/>
        </w:rPr>
        <w:t xml:space="preserve"> Karya Nadin Amizah</w:t>
      </w:r>
      <w:r w:rsidR="003127EA" w:rsidRPr="000C702F">
        <w:rPr>
          <w:rFonts w:ascii="Cambria" w:hAnsi="Cambria" w:cs="Times New Roman"/>
          <w:sz w:val="24"/>
          <w:szCs w:val="24"/>
        </w:rPr>
        <w:t xml:space="preserve"> (Kajian Psikologi Sastra).</w:t>
      </w:r>
    </w:p>
    <w:p w14:paraId="787A68DE" w14:textId="77777777" w:rsidR="003127EA" w:rsidRPr="000C702F" w:rsidRDefault="003127EA" w:rsidP="00E75DE7">
      <w:pPr>
        <w:pStyle w:val="ListParagraph"/>
        <w:spacing w:line="240" w:lineRule="auto"/>
        <w:ind w:left="0" w:firstLine="284"/>
        <w:jc w:val="both"/>
        <w:rPr>
          <w:rFonts w:ascii="Cambria" w:hAnsi="Cambria" w:cs="Times New Roman"/>
          <w:sz w:val="24"/>
          <w:szCs w:val="24"/>
        </w:rPr>
      </w:pPr>
    </w:p>
    <w:p w14:paraId="384BFC61" w14:textId="3665B444" w:rsidR="003127EA" w:rsidRPr="000C702F" w:rsidRDefault="006B7412" w:rsidP="00E75DE7">
      <w:pPr>
        <w:pStyle w:val="ListParagraph"/>
        <w:numPr>
          <w:ilvl w:val="0"/>
          <w:numId w:val="3"/>
        </w:numPr>
        <w:spacing w:line="240" w:lineRule="auto"/>
        <w:ind w:left="426" w:hanging="142"/>
        <w:jc w:val="both"/>
        <w:rPr>
          <w:rFonts w:ascii="Cambria" w:hAnsi="Cambria" w:cs="Times New Roman"/>
          <w:sz w:val="24"/>
          <w:szCs w:val="24"/>
        </w:rPr>
      </w:pPr>
      <w:r w:rsidRPr="000C702F">
        <w:rPr>
          <w:rFonts w:ascii="Cambria" w:hAnsi="Cambria" w:cs="Times New Roman"/>
          <w:b/>
          <w:bCs/>
          <w:sz w:val="24"/>
          <w:szCs w:val="24"/>
        </w:rPr>
        <w:t>METOD</w:t>
      </w:r>
      <w:r w:rsidR="003127EA" w:rsidRPr="000C702F">
        <w:rPr>
          <w:rFonts w:ascii="Cambria" w:hAnsi="Cambria" w:cs="Times New Roman"/>
          <w:b/>
          <w:bCs/>
          <w:sz w:val="24"/>
          <w:szCs w:val="24"/>
        </w:rPr>
        <w:t>OLOGI</w:t>
      </w:r>
      <w:r w:rsidRPr="000C702F">
        <w:rPr>
          <w:rFonts w:ascii="Cambria" w:hAnsi="Cambria" w:cs="Times New Roman"/>
          <w:b/>
          <w:bCs/>
          <w:sz w:val="24"/>
          <w:szCs w:val="24"/>
        </w:rPr>
        <w:t xml:space="preserve"> PENELITIA</w:t>
      </w:r>
      <w:r w:rsidR="003127EA" w:rsidRPr="000C702F">
        <w:rPr>
          <w:rFonts w:ascii="Cambria" w:hAnsi="Cambria" w:cs="Times New Roman"/>
          <w:b/>
          <w:bCs/>
          <w:sz w:val="24"/>
          <w:szCs w:val="24"/>
        </w:rPr>
        <w:t>N</w:t>
      </w:r>
    </w:p>
    <w:p w14:paraId="39DDEBEF" w14:textId="77777777" w:rsidR="003127EA" w:rsidRPr="000C702F" w:rsidRDefault="004B1766" w:rsidP="00E75DE7">
      <w:pPr>
        <w:pStyle w:val="ListParagraph"/>
        <w:spacing w:line="240" w:lineRule="auto"/>
        <w:ind w:left="0" w:firstLine="426"/>
        <w:jc w:val="both"/>
        <w:rPr>
          <w:rFonts w:ascii="Cambria" w:hAnsi="Cambria" w:cs="Times New Roman"/>
          <w:sz w:val="24"/>
          <w:szCs w:val="24"/>
        </w:rPr>
      </w:pPr>
      <w:r w:rsidRPr="000C702F">
        <w:rPr>
          <w:rFonts w:ascii="Cambria" w:hAnsi="Cambria" w:cs="Times New Roman"/>
          <w:sz w:val="24"/>
          <w:szCs w:val="24"/>
        </w:rPr>
        <w:t>Penelitian kualitatif deskriptif yang digunakan di penelitian ini merupakan penelitian yang disajikan secara deskriptif, yakni berupa kata-kata.</w:t>
      </w:r>
      <w:r w:rsidR="00DA01F7" w:rsidRPr="000C702F">
        <w:rPr>
          <w:rFonts w:ascii="Cambria" w:hAnsi="Cambria"/>
          <w:sz w:val="24"/>
          <w:szCs w:val="24"/>
        </w:rPr>
        <w:t xml:space="preserve"> </w:t>
      </w:r>
      <w:r w:rsidR="00DA01F7" w:rsidRPr="000C702F">
        <w:rPr>
          <w:rFonts w:ascii="Cambria" w:hAnsi="Cambria" w:cs="Times New Roman"/>
          <w:sz w:val="24"/>
          <w:szCs w:val="24"/>
        </w:rPr>
        <w:t xml:space="preserve">Data tersebut yaitu kata-kata atau kalimat yang ada dalam lirik lagu dari album </w:t>
      </w:r>
      <w:r w:rsidR="00DA01F7" w:rsidRPr="000C702F">
        <w:rPr>
          <w:rFonts w:ascii="Cambria" w:hAnsi="Cambria" w:cs="Times New Roman"/>
          <w:i/>
          <w:iCs/>
          <w:sz w:val="24"/>
          <w:szCs w:val="24"/>
        </w:rPr>
        <w:t>Untuk Dunia, Cinta, dan Kotornya</w:t>
      </w:r>
      <w:r w:rsidR="00DA01F7" w:rsidRPr="000C702F">
        <w:rPr>
          <w:rFonts w:ascii="Cambria" w:hAnsi="Cambria" w:cs="Times New Roman"/>
          <w:sz w:val="24"/>
          <w:szCs w:val="24"/>
        </w:rPr>
        <w:t xml:space="preserve"> yang tidak semua diteliti, namun yang mengandung aspek romans</w:t>
      </w:r>
      <w:r w:rsidR="003127EA" w:rsidRPr="000C702F">
        <w:rPr>
          <w:rFonts w:ascii="Cambria" w:hAnsi="Cambria" w:cs="Times New Roman"/>
          <w:sz w:val="24"/>
          <w:szCs w:val="24"/>
        </w:rPr>
        <w:t>a pada lirik lagu</w:t>
      </w:r>
      <w:r w:rsidR="00DA01F7" w:rsidRPr="000C702F">
        <w:rPr>
          <w:rFonts w:ascii="Cambria" w:hAnsi="Cambria" w:cs="Times New Roman"/>
          <w:sz w:val="24"/>
          <w:szCs w:val="24"/>
        </w:rPr>
        <w:t xml:space="preserve">. Sedangkan sumber data yang digunakan dalam penelitian ini berasal dari tiga lirik lagu yang berjudul </w:t>
      </w:r>
      <w:r w:rsidR="00DA01F7" w:rsidRPr="000C702F">
        <w:rPr>
          <w:rFonts w:ascii="Cambria" w:hAnsi="Cambria" w:cs="Times New Roman"/>
          <w:i/>
          <w:iCs/>
          <w:sz w:val="24"/>
          <w:szCs w:val="24"/>
        </w:rPr>
        <w:t>Rayuan Perempuan Gila, Semua Aku Dirayakan,</w:t>
      </w:r>
      <w:r w:rsidR="00DA01F7" w:rsidRPr="000C702F">
        <w:rPr>
          <w:rFonts w:ascii="Cambria" w:hAnsi="Cambria" w:cs="Times New Roman"/>
          <w:sz w:val="24"/>
          <w:szCs w:val="24"/>
        </w:rPr>
        <w:t xml:space="preserve"> dan </w:t>
      </w:r>
      <w:r w:rsidR="00DA01F7" w:rsidRPr="000C702F">
        <w:rPr>
          <w:rFonts w:ascii="Cambria" w:hAnsi="Cambria" w:cs="Times New Roman"/>
          <w:i/>
          <w:iCs/>
          <w:sz w:val="24"/>
          <w:szCs w:val="24"/>
        </w:rPr>
        <w:t>Ah</w:t>
      </w:r>
      <w:r w:rsidR="00DA01F7" w:rsidRPr="000C702F">
        <w:rPr>
          <w:rFonts w:ascii="Cambria" w:hAnsi="Cambria" w:cs="Times New Roman"/>
          <w:sz w:val="24"/>
          <w:szCs w:val="24"/>
        </w:rPr>
        <w:t xml:space="preserve">. </w:t>
      </w:r>
    </w:p>
    <w:p w14:paraId="4E1E4247" w14:textId="28347A8B" w:rsidR="00DA01F7" w:rsidRPr="000C702F" w:rsidRDefault="00DA01F7" w:rsidP="00E75DE7">
      <w:pPr>
        <w:pStyle w:val="ListParagraph"/>
        <w:spacing w:line="240" w:lineRule="auto"/>
        <w:ind w:left="0" w:firstLine="426"/>
        <w:jc w:val="both"/>
        <w:rPr>
          <w:rFonts w:ascii="Cambria" w:hAnsi="Cambria" w:cs="Times New Roman"/>
          <w:sz w:val="24"/>
          <w:szCs w:val="24"/>
        </w:rPr>
      </w:pPr>
      <w:r w:rsidRPr="000C702F">
        <w:rPr>
          <w:rFonts w:ascii="Cambria" w:hAnsi="Cambria" w:cs="Times New Roman"/>
          <w:sz w:val="24"/>
          <w:szCs w:val="24"/>
        </w:rPr>
        <w:t xml:space="preserve">Teknik pengumpulan data yang digunakan penelitian ini menggunakan teknik baca dan teknik catat. Teknik baca merupakan teknik yang dapat menemukan hal-hal yang diperlukan dari buku, notulen, dan lainnya Teknik baca dalam penelitian digunakan untuk membaca data berupa kalimat yang ada dalam lirik lagu dari album </w:t>
      </w:r>
      <w:r w:rsidRPr="000C702F">
        <w:rPr>
          <w:rFonts w:ascii="Cambria" w:hAnsi="Cambria" w:cs="Times New Roman"/>
          <w:i/>
          <w:iCs/>
          <w:sz w:val="24"/>
          <w:szCs w:val="24"/>
        </w:rPr>
        <w:t>Untuk Dunia, Cinta, dan Kotornya</w:t>
      </w:r>
      <w:r w:rsidRPr="000C702F">
        <w:rPr>
          <w:rFonts w:ascii="Cambria" w:hAnsi="Cambria" w:cs="Times New Roman"/>
          <w:sz w:val="24"/>
          <w:szCs w:val="24"/>
        </w:rPr>
        <w:t>. Teknik catat merupakan teknik digunakan dalam mencatat data yang sudah dikumpulkan dari hasil teknik baca dan memilih data sesuai dengan data yang diperlukan Sugiyono, (1992:240) dalam</w:t>
      </w:r>
      <w:r w:rsidR="0016060A" w:rsidRPr="000C702F">
        <w:rPr>
          <w:rFonts w:ascii="Cambria" w:hAnsi="Cambria" w:cs="Times New Roman"/>
          <w:sz w:val="24"/>
          <w:szCs w:val="24"/>
        </w:rPr>
        <w:t xml:space="preserve"> </w:t>
      </w:r>
      <w:r w:rsidR="0016060A" w:rsidRPr="000C702F">
        <w:rPr>
          <w:rFonts w:ascii="Cambria" w:hAnsi="Cambria" w:cs="Times New Roman"/>
          <w:sz w:val="24"/>
          <w:szCs w:val="24"/>
        </w:rPr>
        <w:fldChar w:fldCharType="begin" w:fldLock="1"/>
      </w:r>
      <w:r w:rsidR="0016060A" w:rsidRPr="000C702F">
        <w:rPr>
          <w:rFonts w:ascii="Cambria" w:hAnsi="Cambria"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al","family":"James W, Elston D","given":"Treat J et","non-dropping-particle":"","parse-names":false,"suffix":""}],"container-title":"Andrew's Disease of the Skin Clinical Dermatology.","id":"ITEM-1","issued":{"date-parts":[["20"]]},"title":"</w:instrText>
      </w:r>
      <w:r w:rsidR="0016060A" w:rsidRPr="000C702F">
        <w:rPr>
          <w:rFonts w:ascii="Cambria" w:eastAsia="MS Gothic" w:hAnsi="Cambria" w:cs="MS Gothic"/>
          <w:sz w:val="24"/>
          <w:szCs w:val="24"/>
        </w:rPr>
        <w:instrText>済無</w:instrText>
      </w:r>
      <w:r w:rsidR="0016060A" w:rsidRPr="000C702F">
        <w:rPr>
          <w:rFonts w:ascii="Cambria" w:hAnsi="Cambria" w:cs="Times New Roman"/>
          <w:sz w:val="24"/>
          <w:szCs w:val="24"/>
        </w:rPr>
        <w:instrText>No Title No Title No Title","type":"article-journal"},"uris":["http://www.mendeley.com/documents/?uuid=78f5dde7-27a4-4f9d-8bdb-b43945eee7af"]}],"mendeley":{"formattedCitation":"(James W, Elston D, 20 C.E.)","manualFormatting":"(Kusuma, 2017)","plainTextFormattedCitation":"(James W, Elston D, 20 C.E.)","previouslyFormattedCitation":"(James W, Elston D, 20 C.E.)"},"properties":{"noteIndex":0},"schema":"https://github.com/citation-style-language/schema/raw/master/csl-citation.json"}</w:instrText>
      </w:r>
      <w:r w:rsidR="0016060A" w:rsidRPr="000C702F">
        <w:rPr>
          <w:rFonts w:ascii="Cambria" w:hAnsi="Cambria" w:cs="Times New Roman"/>
          <w:sz w:val="24"/>
          <w:szCs w:val="24"/>
        </w:rPr>
        <w:fldChar w:fldCharType="separate"/>
      </w:r>
      <w:r w:rsidR="0016060A" w:rsidRPr="000C702F">
        <w:rPr>
          <w:rFonts w:ascii="Cambria" w:hAnsi="Cambria" w:cs="Times New Roman"/>
          <w:noProof/>
          <w:sz w:val="24"/>
          <w:szCs w:val="24"/>
        </w:rPr>
        <w:t>(Kusuma, 2017)</w:t>
      </w:r>
      <w:r w:rsidR="0016060A" w:rsidRPr="000C702F">
        <w:rPr>
          <w:rFonts w:ascii="Cambria" w:hAnsi="Cambria" w:cs="Times New Roman"/>
          <w:sz w:val="24"/>
          <w:szCs w:val="24"/>
        </w:rPr>
        <w:fldChar w:fldCharType="end"/>
      </w:r>
      <w:r w:rsidRPr="000C702F">
        <w:rPr>
          <w:rFonts w:ascii="Cambria" w:hAnsi="Cambria" w:cs="Times New Roman"/>
          <w:sz w:val="24"/>
          <w:szCs w:val="24"/>
        </w:rPr>
        <w:t>. Teknik catat dalam penelitian ini digunakan untuk mencatatat data dalam mengumpukan dan mengidentifikasi data-</w:t>
      </w:r>
      <w:r w:rsidRPr="000C702F">
        <w:rPr>
          <w:rFonts w:ascii="Cambria" w:hAnsi="Cambria" w:cs="Times New Roman"/>
          <w:sz w:val="24"/>
          <w:szCs w:val="24"/>
        </w:rPr>
        <w:t>data yang telah ditemukan sesuai dengan permasalahan penelitian mengenai aspek romansa pada lirik lagu</w:t>
      </w:r>
      <w:r w:rsidR="00965A91" w:rsidRPr="000C702F">
        <w:rPr>
          <w:rFonts w:ascii="Cambria" w:hAnsi="Cambria" w:cs="Times New Roman"/>
          <w:sz w:val="24"/>
          <w:szCs w:val="24"/>
        </w:rPr>
        <w:t>.</w:t>
      </w:r>
    </w:p>
    <w:p w14:paraId="681794D6" w14:textId="77777777" w:rsidR="003127EA" w:rsidRPr="000C702F" w:rsidRDefault="003127EA" w:rsidP="00E75DE7">
      <w:pPr>
        <w:pStyle w:val="ListParagraph"/>
        <w:spacing w:line="240" w:lineRule="auto"/>
        <w:ind w:left="0" w:firstLine="426"/>
        <w:jc w:val="both"/>
        <w:rPr>
          <w:rFonts w:ascii="Cambria" w:hAnsi="Cambria" w:cs="Times New Roman"/>
          <w:sz w:val="24"/>
          <w:szCs w:val="24"/>
        </w:rPr>
      </w:pPr>
    </w:p>
    <w:p w14:paraId="4C24961E" w14:textId="77777777" w:rsidR="003127EA" w:rsidRPr="000C702F" w:rsidRDefault="00DA01F7" w:rsidP="00E75DE7">
      <w:pPr>
        <w:pStyle w:val="ListParagraph"/>
        <w:numPr>
          <w:ilvl w:val="0"/>
          <w:numId w:val="3"/>
        </w:numPr>
        <w:spacing w:line="240" w:lineRule="auto"/>
        <w:jc w:val="both"/>
        <w:rPr>
          <w:rFonts w:ascii="Cambria" w:hAnsi="Cambria" w:cs="Times New Roman"/>
          <w:b/>
          <w:bCs/>
          <w:sz w:val="24"/>
          <w:szCs w:val="24"/>
        </w:rPr>
      </w:pPr>
      <w:r w:rsidRPr="000C702F">
        <w:rPr>
          <w:rFonts w:ascii="Cambria" w:hAnsi="Cambria" w:cs="Times New Roman"/>
          <w:b/>
          <w:bCs/>
          <w:sz w:val="24"/>
          <w:szCs w:val="24"/>
        </w:rPr>
        <w:t>HASIL DAN PEMBAHASAN</w:t>
      </w:r>
    </w:p>
    <w:p w14:paraId="6E341A20" w14:textId="77777777" w:rsidR="003127EA" w:rsidRPr="000C702F" w:rsidRDefault="00DA01F7" w:rsidP="00E75DE7">
      <w:pPr>
        <w:pStyle w:val="ListParagraph"/>
        <w:spacing w:line="240" w:lineRule="auto"/>
        <w:ind w:left="0"/>
        <w:jc w:val="both"/>
        <w:rPr>
          <w:rFonts w:ascii="Cambria" w:hAnsi="Cambria" w:cs="Times New Roman"/>
          <w:b/>
          <w:bCs/>
          <w:i/>
          <w:iCs/>
          <w:sz w:val="24"/>
          <w:szCs w:val="24"/>
        </w:rPr>
      </w:pPr>
      <w:r w:rsidRPr="000C702F">
        <w:rPr>
          <w:rFonts w:ascii="Cambria" w:hAnsi="Cambria" w:cs="Times New Roman"/>
          <w:b/>
          <w:bCs/>
          <w:sz w:val="24"/>
          <w:szCs w:val="24"/>
        </w:rPr>
        <w:t xml:space="preserve">Aspek romansa pada lirik lagu dalam album </w:t>
      </w:r>
      <w:r w:rsidRPr="000C702F">
        <w:rPr>
          <w:rFonts w:ascii="Cambria" w:hAnsi="Cambria" w:cs="Times New Roman"/>
          <w:b/>
          <w:bCs/>
          <w:i/>
          <w:iCs/>
          <w:sz w:val="24"/>
          <w:szCs w:val="24"/>
        </w:rPr>
        <w:t>Untuk Dunia, Cinta, dan Kotornya</w:t>
      </w:r>
    </w:p>
    <w:p w14:paraId="4C975BFA" w14:textId="657B9F0C" w:rsidR="00F37F82" w:rsidRPr="000C702F" w:rsidRDefault="00DA01F7" w:rsidP="00E75DE7">
      <w:pPr>
        <w:pStyle w:val="ListParagraph"/>
        <w:spacing w:line="240" w:lineRule="auto"/>
        <w:ind w:left="0" w:firstLine="720"/>
        <w:jc w:val="both"/>
        <w:rPr>
          <w:rFonts w:ascii="Cambria" w:hAnsi="Cambria" w:cs="Times New Roman"/>
          <w:sz w:val="24"/>
          <w:szCs w:val="24"/>
        </w:rPr>
      </w:pPr>
      <w:r w:rsidRPr="000C702F">
        <w:rPr>
          <w:rFonts w:ascii="Cambria" w:hAnsi="Cambria" w:cs="Times New Roman"/>
          <w:sz w:val="24"/>
          <w:szCs w:val="24"/>
        </w:rPr>
        <w:t xml:space="preserve">Menurut Regis 2003:1 dalam </w:t>
      </w:r>
      <w:r w:rsidR="0016060A" w:rsidRPr="000C702F">
        <w:rPr>
          <w:rFonts w:ascii="Cambria" w:hAnsi="Cambria" w:cs="Times New Roman"/>
          <w:sz w:val="24"/>
          <w:szCs w:val="24"/>
        </w:rPr>
        <w:fldChar w:fldCharType="begin" w:fldLock="1"/>
      </w:r>
      <w:r w:rsidR="0016060A" w:rsidRPr="000C702F">
        <w:rPr>
          <w:rFonts w:ascii="Cambria" w:hAnsi="Cambria" w:cs="Times New Roman"/>
          <w:sz w:val="24"/>
          <w:szCs w:val="24"/>
        </w:rPr>
        <w:instrText>ADDIN CSL_CITATION {"citationItems":[{"id":"ITEM-1","itemData":{"DOI":"10.36567/aly.v16i2.634","ISSN":"1858-4950","abstract":"Romancemerupakan genre fiksi populer yang mengisahkan percintaan di antara dua tokoh (umumnya heteroseksual), yang mengalami permasalahan dalam relasi mereka, namun dapat diselesaikan, dan cerita pun berakhir bahagia. Formula tersebut bersifat konvensional dan menetap. Penelitian ini dilakukan dengan tujuan untuk memverifikasi formulaÂ romanceyang terdapat di dalamÂ Perfect Romancekarya Indah Hanaco. Metode yang digunakan adalah deskriptif kualitatif, dengan pendekatan analisis struktural dan kritik sastra feminis. Data berupa kata, frasa, dan kalimat dikumpulkan dari novel tersebut dengan teknik studi pustaka dan dikaji dengan landasan teoritis yang relevan. Teori-teori tentang formula danÂ romancediapropriasi di antaranya dari gagasan Cawelti, Radway, dan Modleski. Hasil penelitian menunjukkan bahwa secara keseluruhan, unsur-unsur konstruktif teks naratif yaitu alur, tokoh, dan latar pada novelÂ Perfect Romancememenuhi kriteria formulaÂ romance. Alur bersifat progresif, memenuhi ketiga belas sekuenÂ romance,ada rintangan dalam percintaan, dan kisah yang berakhir bahagia. Meskipun terungkap adanya deviasi, yaitu cerita yang terpusat pada tokoh laki-laki, serta status tokoh perempuan yang pernah menikah, penokohan dalam novel tersebut relatif sesuai dengan formulaÂ romance. Kehidupan masyarakat urban serta nilai-nilai tentang keluarga yang mapan dan normatif menjadi latar â€˜sihirâ€™ dari percintaan kedua protagonis.","author":[{"dropping-particle":"","family":"Intan","given":"Tania","non-dropping-particle":"","parse-names":false,"suffix":""}],"container-title":"Alayasastra","id":"ITEM-1","issue":"2","issued":{"date-parts":[["2020"]]},"page":"301-316","title":"FORMULA &lt;em&gt;ROMANCE&lt;/em&gt; DALAM &lt;em&gt;PERFECT ROMANCE&lt;/em&gt; KARYA INDAH HANACO: KAJIAN SASTRA FEMINIS","type":"article-journal","volume":"16"},"uris":["http://www.mendeley.com/documents/?uuid=5e51602a-d39f-4f7b-895d-ffe574c09fc0"]}],"mendeley":{"formattedCitation":"(Intan, 2020)","plainTextFormattedCitation":"(Intan, 2020)","previouslyFormattedCitation":"(Intan, 2020)"},"properties":{"noteIndex":0},"schema":"https://github.com/citation-style-language/schema/raw/master/csl-citation.json"}</w:instrText>
      </w:r>
      <w:r w:rsidR="0016060A" w:rsidRPr="000C702F">
        <w:rPr>
          <w:rFonts w:ascii="Cambria" w:hAnsi="Cambria" w:cs="Times New Roman"/>
          <w:sz w:val="24"/>
          <w:szCs w:val="24"/>
        </w:rPr>
        <w:fldChar w:fldCharType="separate"/>
      </w:r>
      <w:r w:rsidR="0016060A" w:rsidRPr="000C702F">
        <w:rPr>
          <w:rFonts w:ascii="Cambria" w:hAnsi="Cambria" w:cs="Times New Roman"/>
          <w:noProof/>
          <w:sz w:val="24"/>
          <w:szCs w:val="24"/>
        </w:rPr>
        <w:t>(Intan, 2020)</w:t>
      </w:r>
      <w:r w:rsidR="0016060A" w:rsidRPr="000C702F">
        <w:rPr>
          <w:rFonts w:ascii="Cambria" w:hAnsi="Cambria" w:cs="Times New Roman"/>
          <w:sz w:val="24"/>
          <w:szCs w:val="24"/>
        </w:rPr>
        <w:fldChar w:fldCharType="end"/>
      </w:r>
      <w:r w:rsidRPr="000C702F">
        <w:rPr>
          <w:rFonts w:ascii="Cambria" w:hAnsi="Cambria" w:cs="Times New Roman"/>
          <w:sz w:val="24"/>
          <w:szCs w:val="24"/>
        </w:rPr>
        <w:t xml:space="preserve"> mengatakan bahwa romansa dikatakan sebagai genre yang paling popular. Aspek romansa berkaitan dengan tema suatu karya, salah satunya lirik lagu. Lirik lagu dapat diteliti lebih dalam aspek romansanya, terutama pada album </w:t>
      </w:r>
      <w:r w:rsidRPr="000C702F">
        <w:rPr>
          <w:rFonts w:ascii="Cambria" w:hAnsi="Cambria" w:cs="Times New Roman"/>
          <w:i/>
          <w:iCs/>
          <w:sz w:val="24"/>
          <w:szCs w:val="24"/>
        </w:rPr>
        <w:t>Untuk Dunia, Cinta, dan Kotornya</w:t>
      </w:r>
      <w:r w:rsidRPr="000C702F">
        <w:rPr>
          <w:rFonts w:ascii="Cambria" w:hAnsi="Cambria" w:cs="Times New Roman"/>
          <w:sz w:val="24"/>
          <w:szCs w:val="24"/>
        </w:rPr>
        <w:t xml:space="preserve"> yang memiliki urutan cerita menarik dengan adanya fase cinta tokoh dalam lagu. Aspek romansa dapat dianalisis dengan menggunakan teori </w:t>
      </w:r>
      <w:r w:rsidRPr="000C702F">
        <w:rPr>
          <w:rFonts w:ascii="Cambria" w:hAnsi="Cambria" w:cs="Times New Roman"/>
          <w:i/>
          <w:iCs/>
          <w:sz w:val="24"/>
          <w:szCs w:val="24"/>
        </w:rPr>
        <w:t>Strenberg’s Tringular of Love</w:t>
      </w:r>
      <w:r w:rsidRPr="000C702F">
        <w:rPr>
          <w:rFonts w:ascii="Cambria" w:hAnsi="Cambria" w:cs="Times New Roman"/>
          <w:sz w:val="24"/>
          <w:szCs w:val="24"/>
        </w:rPr>
        <w:t xml:space="preserve"> yang didalamnya terdapat komponen cinta dan jenis cinta. Berikut pembahasan hasil penelitian terkait aspek romansa pada lirik lagu </w:t>
      </w:r>
      <w:r w:rsidRPr="000C702F">
        <w:rPr>
          <w:rFonts w:ascii="Cambria" w:hAnsi="Cambria" w:cs="Times New Roman"/>
          <w:i/>
          <w:iCs/>
          <w:sz w:val="24"/>
          <w:szCs w:val="24"/>
        </w:rPr>
        <w:t>Rayuan Perempuan Gila, Semua Aku Dirayakan</w:t>
      </w:r>
      <w:r w:rsidRPr="000C702F">
        <w:rPr>
          <w:rFonts w:ascii="Cambria" w:hAnsi="Cambria" w:cs="Times New Roman"/>
          <w:sz w:val="24"/>
          <w:szCs w:val="24"/>
        </w:rPr>
        <w:t xml:space="preserve">, dan </w:t>
      </w:r>
      <w:r w:rsidRPr="000C702F">
        <w:rPr>
          <w:rFonts w:ascii="Cambria" w:hAnsi="Cambria" w:cs="Times New Roman"/>
          <w:i/>
          <w:iCs/>
          <w:sz w:val="24"/>
          <w:szCs w:val="24"/>
        </w:rPr>
        <w:t>Ah,</w:t>
      </w:r>
      <w:r w:rsidRPr="000C702F">
        <w:rPr>
          <w:rFonts w:ascii="Cambria" w:hAnsi="Cambria" w:cs="Times New Roman"/>
          <w:sz w:val="24"/>
          <w:szCs w:val="24"/>
        </w:rPr>
        <w:t xml:space="preserve"> sebagai berikut :</w:t>
      </w:r>
    </w:p>
    <w:p w14:paraId="5291811A" w14:textId="77777777" w:rsidR="00692AC4" w:rsidRPr="000C702F" w:rsidRDefault="00692AC4" w:rsidP="00E75DE7">
      <w:pPr>
        <w:pStyle w:val="ListParagraph"/>
        <w:spacing w:line="240" w:lineRule="auto"/>
        <w:ind w:left="0" w:firstLine="720"/>
        <w:jc w:val="both"/>
        <w:rPr>
          <w:rFonts w:ascii="Cambria" w:hAnsi="Cambria" w:cs="Times New Roman"/>
          <w:b/>
          <w:bCs/>
          <w:sz w:val="24"/>
          <w:szCs w:val="24"/>
        </w:rPr>
      </w:pPr>
    </w:p>
    <w:p w14:paraId="3AF9A84D" w14:textId="77777777" w:rsidR="00EB0B11" w:rsidRPr="000C702F" w:rsidRDefault="00DA01F7" w:rsidP="00EB0B11">
      <w:pPr>
        <w:pStyle w:val="ListParagraph"/>
        <w:numPr>
          <w:ilvl w:val="0"/>
          <w:numId w:val="2"/>
        </w:numPr>
        <w:spacing w:line="240" w:lineRule="auto"/>
        <w:ind w:left="284" w:hanging="284"/>
        <w:jc w:val="both"/>
        <w:rPr>
          <w:rFonts w:ascii="Cambria" w:hAnsi="Cambria" w:cs="Times New Roman"/>
          <w:b/>
          <w:bCs/>
          <w:sz w:val="24"/>
          <w:szCs w:val="24"/>
        </w:rPr>
      </w:pPr>
      <w:r w:rsidRPr="000C702F">
        <w:rPr>
          <w:rFonts w:ascii="Cambria" w:hAnsi="Cambria" w:cs="Times New Roman"/>
          <w:b/>
          <w:bCs/>
          <w:sz w:val="24"/>
          <w:szCs w:val="24"/>
        </w:rPr>
        <w:t xml:space="preserve">Aspek Romansa dalam lirik lagu </w:t>
      </w:r>
      <w:r w:rsidRPr="000C702F">
        <w:rPr>
          <w:rFonts w:ascii="Cambria" w:hAnsi="Cambria" w:cs="Times New Roman"/>
          <w:b/>
          <w:bCs/>
          <w:i/>
          <w:iCs/>
          <w:sz w:val="24"/>
          <w:szCs w:val="24"/>
        </w:rPr>
        <w:t>Rayuan Perempuan Gila</w:t>
      </w:r>
    </w:p>
    <w:p w14:paraId="3E8F46A2" w14:textId="53C1557E" w:rsidR="006A40E1" w:rsidRPr="000C702F" w:rsidRDefault="00DA01F7" w:rsidP="00361E7D">
      <w:pPr>
        <w:pStyle w:val="ListParagraph"/>
        <w:spacing w:line="240" w:lineRule="auto"/>
        <w:ind w:left="0" w:firstLine="284"/>
        <w:jc w:val="both"/>
        <w:rPr>
          <w:rFonts w:ascii="Cambria" w:hAnsi="Cambria" w:cs="Times New Roman"/>
          <w:b/>
          <w:bCs/>
          <w:sz w:val="24"/>
          <w:szCs w:val="24"/>
        </w:rPr>
      </w:pPr>
      <w:r w:rsidRPr="000C702F">
        <w:rPr>
          <w:rFonts w:ascii="Cambria" w:hAnsi="Cambria" w:cs="Times New Roman"/>
          <w:sz w:val="24"/>
          <w:szCs w:val="24"/>
        </w:rPr>
        <w:t xml:space="preserve">Lirik lagu </w:t>
      </w:r>
      <w:r w:rsidRPr="000C702F">
        <w:rPr>
          <w:rFonts w:ascii="Cambria" w:hAnsi="Cambria" w:cs="Times New Roman"/>
          <w:i/>
          <w:iCs/>
          <w:sz w:val="24"/>
          <w:szCs w:val="24"/>
        </w:rPr>
        <w:t>Rayuan Perempuan Gila</w:t>
      </w:r>
      <w:r w:rsidRPr="000C702F">
        <w:rPr>
          <w:rFonts w:ascii="Cambria" w:hAnsi="Cambria" w:cs="Times New Roman"/>
          <w:sz w:val="24"/>
          <w:szCs w:val="24"/>
        </w:rPr>
        <w:t xml:space="preserve"> bercerita tetang seorang perempuan yang mempertanyakan kepantasan dirinya sendiri untuk dicintai orang lain, karena pada pegalaman yang sebelumnya selalu tidak berjalan dengan baik. Hubungan yang tidak ada timbal balik dan membuat perempuan ini menjadi menginginkan kebabasan dan keberanian dalam memperjuangkan hubungannya itu.</w:t>
      </w:r>
    </w:p>
    <w:p w14:paraId="6E719C79" w14:textId="77777777" w:rsidR="00E75DE7" w:rsidRPr="000C702F" w:rsidRDefault="00DA01F7" w:rsidP="00361E7D">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 xml:space="preserve">Komponen cinta merupakan tahapan dalam sebuah hubungan yang berlandaskan cinta. Tahapan ini berupa </w:t>
      </w:r>
      <w:r w:rsidRPr="000C702F">
        <w:rPr>
          <w:rFonts w:ascii="Cambria" w:hAnsi="Cambria" w:cs="Times New Roman"/>
          <w:i/>
          <w:iCs/>
          <w:sz w:val="24"/>
          <w:szCs w:val="24"/>
        </w:rPr>
        <w:t>intimacy</w:t>
      </w:r>
      <w:r w:rsidRPr="000C702F">
        <w:rPr>
          <w:rFonts w:ascii="Cambria" w:hAnsi="Cambria" w:cs="Times New Roman"/>
          <w:sz w:val="24"/>
          <w:szCs w:val="24"/>
        </w:rPr>
        <w:t xml:space="preserve"> (keintiman), </w:t>
      </w:r>
      <w:r w:rsidRPr="000C702F">
        <w:rPr>
          <w:rFonts w:ascii="Cambria" w:hAnsi="Cambria" w:cs="Times New Roman"/>
          <w:i/>
          <w:iCs/>
          <w:sz w:val="24"/>
          <w:szCs w:val="24"/>
        </w:rPr>
        <w:t>passion</w:t>
      </w:r>
      <w:r w:rsidRPr="000C702F">
        <w:rPr>
          <w:rFonts w:ascii="Cambria" w:hAnsi="Cambria" w:cs="Times New Roman"/>
          <w:sz w:val="24"/>
          <w:szCs w:val="24"/>
        </w:rPr>
        <w:t xml:space="preserve"> (gairah), dan </w:t>
      </w:r>
      <w:r w:rsidRPr="000C702F">
        <w:rPr>
          <w:rFonts w:ascii="Cambria" w:hAnsi="Cambria" w:cs="Times New Roman"/>
          <w:i/>
          <w:iCs/>
          <w:sz w:val="24"/>
          <w:szCs w:val="24"/>
        </w:rPr>
        <w:t>commitment</w:t>
      </w:r>
      <w:r w:rsidRPr="000C702F">
        <w:rPr>
          <w:rFonts w:ascii="Cambria" w:hAnsi="Cambria" w:cs="Times New Roman"/>
          <w:sz w:val="24"/>
          <w:szCs w:val="24"/>
        </w:rPr>
        <w:t xml:space="preserve"> (komitmen). Sama halnya dengan lirik lagu </w:t>
      </w:r>
      <w:r w:rsidRPr="000C702F">
        <w:rPr>
          <w:rFonts w:ascii="Cambria" w:hAnsi="Cambria" w:cs="Times New Roman"/>
          <w:i/>
          <w:iCs/>
          <w:sz w:val="24"/>
          <w:szCs w:val="24"/>
        </w:rPr>
        <w:t>Rayuan Perempuan Gila</w:t>
      </w:r>
      <w:r w:rsidRPr="000C702F">
        <w:rPr>
          <w:rFonts w:ascii="Cambria" w:hAnsi="Cambria" w:cs="Times New Roman"/>
          <w:sz w:val="24"/>
          <w:szCs w:val="24"/>
        </w:rPr>
        <w:t xml:space="preserve"> yang dapat diindentifikasi komponen cintanya. Komponen cinta pada lirik lagu </w:t>
      </w:r>
      <w:r w:rsidRPr="000C702F">
        <w:rPr>
          <w:rFonts w:ascii="Cambria" w:hAnsi="Cambria" w:cs="Times New Roman"/>
          <w:i/>
          <w:iCs/>
          <w:sz w:val="24"/>
          <w:szCs w:val="24"/>
        </w:rPr>
        <w:t>Rayuan Perempuan gila</w:t>
      </w:r>
      <w:r w:rsidRPr="000C702F">
        <w:rPr>
          <w:rFonts w:ascii="Cambria" w:hAnsi="Cambria" w:cs="Times New Roman"/>
          <w:sz w:val="24"/>
          <w:szCs w:val="24"/>
        </w:rPr>
        <w:t xml:space="preserve"> adalah tidak ditemukan komponen cinta, tidak ada </w:t>
      </w:r>
      <w:r w:rsidRPr="000C702F">
        <w:rPr>
          <w:rFonts w:ascii="Cambria" w:hAnsi="Cambria" w:cs="Times New Roman"/>
          <w:i/>
          <w:iCs/>
          <w:sz w:val="24"/>
          <w:szCs w:val="24"/>
        </w:rPr>
        <w:t>intimacy, passion</w:t>
      </w:r>
      <w:r w:rsidRPr="000C702F">
        <w:rPr>
          <w:rFonts w:ascii="Cambria" w:hAnsi="Cambria" w:cs="Times New Roman"/>
          <w:sz w:val="24"/>
          <w:szCs w:val="24"/>
        </w:rPr>
        <w:t xml:space="preserve">, maupun </w:t>
      </w:r>
      <w:r w:rsidRPr="000C702F">
        <w:rPr>
          <w:rFonts w:ascii="Cambria" w:hAnsi="Cambria" w:cs="Times New Roman"/>
          <w:i/>
          <w:iCs/>
          <w:sz w:val="24"/>
          <w:szCs w:val="24"/>
        </w:rPr>
        <w:t>commitment.</w:t>
      </w:r>
      <w:r w:rsidRPr="000C702F">
        <w:rPr>
          <w:rFonts w:ascii="Cambria" w:hAnsi="Cambria" w:cs="Times New Roman"/>
          <w:sz w:val="24"/>
          <w:szCs w:val="24"/>
        </w:rPr>
        <w:t xml:space="preserve"> Artinya, pada lirik lagu ini memang tidak memiliki tahapan cinta karna lirik lagu yang </w:t>
      </w:r>
      <w:r w:rsidRPr="000C702F">
        <w:rPr>
          <w:rFonts w:ascii="Cambria" w:hAnsi="Cambria" w:cs="Times New Roman"/>
          <w:sz w:val="24"/>
          <w:szCs w:val="24"/>
        </w:rPr>
        <w:lastRenderedPageBreak/>
        <w:t>menceritakan kekosongan dalam hubungan cinta yang dialami oleh tokoh.</w:t>
      </w:r>
    </w:p>
    <w:p w14:paraId="0F0495B3" w14:textId="77777777" w:rsidR="00E75DE7" w:rsidRPr="000C702F" w:rsidRDefault="00E75DE7" w:rsidP="00361E7D">
      <w:pPr>
        <w:pStyle w:val="ListParagraph"/>
        <w:spacing w:line="240" w:lineRule="auto"/>
        <w:ind w:left="0" w:firstLine="284"/>
        <w:jc w:val="both"/>
        <w:rPr>
          <w:rFonts w:ascii="Cambria" w:hAnsi="Cambria" w:cs="Times New Roman"/>
          <w:sz w:val="24"/>
          <w:szCs w:val="24"/>
        </w:rPr>
      </w:pPr>
    </w:p>
    <w:p w14:paraId="4B02448C" w14:textId="178CC8EB" w:rsidR="006A40E1" w:rsidRPr="000C702F" w:rsidRDefault="00DA01F7" w:rsidP="008912B8">
      <w:pPr>
        <w:pStyle w:val="ListParagraph"/>
        <w:spacing w:line="240" w:lineRule="auto"/>
        <w:ind w:left="284"/>
        <w:jc w:val="both"/>
        <w:rPr>
          <w:rFonts w:ascii="Cambria" w:hAnsi="Cambria" w:cs="Times New Roman"/>
          <w:sz w:val="24"/>
          <w:szCs w:val="24"/>
        </w:rPr>
      </w:pPr>
      <w:r w:rsidRPr="000C702F">
        <w:rPr>
          <w:rFonts w:ascii="Cambria" w:hAnsi="Cambria" w:cs="Times New Roman"/>
          <w:i/>
          <w:iCs/>
          <w:sz w:val="24"/>
          <w:szCs w:val="24"/>
        </w:rPr>
        <w:t>Menurutmu, apa yang bisa dicinta dari diriku</w:t>
      </w:r>
    </w:p>
    <w:p w14:paraId="33C46B57" w14:textId="77777777" w:rsidR="006A40E1"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Bukan apa hanya bersiap tak ada yang tahu</w:t>
      </w:r>
    </w:p>
    <w:p w14:paraId="1D0A33EF" w14:textId="54993604" w:rsidR="006A40E1" w:rsidRPr="000C702F" w:rsidRDefault="00E75DE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A</w:t>
      </w:r>
      <w:r w:rsidR="00DA01F7" w:rsidRPr="000C702F">
        <w:rPr>
          <w:rFonts w:ascii="Cambria" w:hAnsi="Cambria" w:cs="Times New Roman"/>
          <w:i/>
          <w:iCs/>
          <w:sz w:val="24"/>
          <w:szCs w:val="24"/>
        </w:rPr>
        <w:t>ku takut</w:t>
      </w:r>
    </w:p>
    <w:p w14:paraId="452A6019" w14:textId="77DF1464" w:rsidR="006A40E1" w:rsidRPr="000C702F" w:rsidRDefault="00E75DE7" w:rsidP="008912B8">
      <w:pPr>
        <w:pStyle w:val="ListParagraph"/>
        <w:spacing w:line="240" w:lineRule="auto"/>
        <w:ind w:left="284"/>
        <w:jc w:val="both"/>
        <w:rPr>
          <w:rFonts w:ascii="Cambria" w:hAnsi="Cambria" w:cs="Times New Roman"/>
          <w:i/>
          <w:iCs/>
          <w:sz w:val="24"/>
          <w:szCs w:val="24"/>
        </w:rPr>
      </w:pPr>
      <w:r w:rsidRPr="000C702F">
        <w:rPr>
          <w:rFonts w:ascii="Cambria" w:hAnsi="Cambria" w:cs="Times New Roman"/>
          <w:i/>
          <w:iCs/>
          <w:sz w:val="24"/>
          <w:szCs w:val="24"/>
        </w:rPr>
        <w:t>T</w:t>
      </w:r>
      <w:r w:rsidR="00DA01F7" w:rsidRPr="000C702F">
        <w:rPr>
          <w:rFonts w:ascii="Cambria" w:hAnsi="Cambria" w:cs="Times New Roman"/>
          <w:i/>
          <w:iCs/>
          <w:sz w:val="24"/>
          <w:szCs w:val="24"/>
        </w:rPr>
        <w:t>ak pernah ada yang lama menungguku sejak dulu</w:t>
      </w:r>
    </w:p>
    <w:p w14:paraId="476822F2" w14:textId="1615AB37" w:rsidR="006A40E1" w:rsidRPr="000C702F" w:rsidRDefault="00E75DE7" w:rsidP="00284A20">
      <w:pPr>
        <w:pStyle w:val="ListParagraph"/>
        <w:spacing w:line="240" w:lineRule="auto"/>
        <w:ind w:left="284"/>
        <w:jc w:val="both"/>
        <w:rPr>
          <w:rFonts w:ascii="Cambria" w:hAnsi="Cambria" w:cs="Times New Roman"/>
          <w:i/>
          <w:iCs/>
          <w:sz w:val="24"/>
          <w:szCs w:val="24"/>
        </w:rPr>
      </w:pPr>
      <w:r w:rsidRPr="000C702F">
        <w:rPr>
          <w:rFonts w:ascii="Cambria" w:hAnsi="Cambria" w:cs="Times New Roman"/>
          <w:i/>
          <w:iCs/>
          <w:sz w:val="24"/>
          <w:szCs w:val="24"/>
        </w:rPr>
        <w:t>Y</w:t>
      </w:r>
      <w:r w:rsidR="00DA01F7" w:rsidRPr="000C702F">
        <w:rPr>
          <w:rFonts w:ascii="Cambria" w:hAnsi="Cambria" w:cs="Times New Roman"/>
          <w:i/>
          <w:iCs/>
          <w:sz w:val="24"/>
          <w:szCs w:val="24"/>
        </w:rPr>
        <w:t xml:space="preserve">ang terjadi sebelumnya, semua orang </w:t>
      </w:r>
      <w:r w:rsidRPr="000C702F">
        <w:rPr>
          <w:rFonts w:ascii="Cambria" w:hAnsi="Cambria" w:cs="Times New Roman"/>
          <w:i/>
          <w:iCs/>
          <w:sz w:val="24"/>
          <w:szCs w:val="24"/>
        </w:rPr>
        <w:t>T</w:t>
      </w:r>
      <w:r w:rsidR="00DA01F7" w:rsidRPr="000C702F">
        <w:rPr>
          <w:rFonts w:ascii="Cambria" w:hAnsi="Cambria" w:cs="Times New Roman"/>
          <w:i/>
          <w:iCs/>
          <w:sz w:val="24"/>
          <w:szCs w:val="24"/>
        </w:rPr>
        <w:t xml:space="preserve">akut </w:t>
      </w:r>
      <w:r w:rsidR="006A40E1" w:rsidRPr="000C702F">
        <w:rPr>
          <w:rFonts w:ascii="Cambria" w:hAnsi="Cambria" w:cs="Times New Roman"/>
          <w:i/>
          <w:iCs/>
          <w:sz w:val="24"/>
          <w:szCs w:val="24"/>
        </w:rPr>
        <w:t>pada</w:t>
      </w:r>
      <w:r w:rsidRPr="000C702F">
        <w:rPr>
          <w:rFonts w:ascii="Cambria" w:hAnsi="Cambria" w:cs="Times New Roman"/>
          <w:i/>
          <w:iCs/>
          <w:sz w:val="24"/>
          <w:szCs w:val="24"/>
        </w:rPr>
        <w:t>ku</w:t>
      </w:r>
    </w:p>
    <w:p w14:paraId="603AD18F" w14:textId="37C99B5E" w:rsidR="006A40E1" w:rsidRPr="000C702F" w:rsidRDefault="00E75DE7" w:rsidP="00361E7D">
      <w:pPr>
        <w:pStyle w:val="ListParagraph"/>
        <w:spacing w:line="240" w:lineRule="auto"/>
        <w:ind w:left="0" w:firstLine="284"/>
        <w:jc w:val="both"/>
        <w:rPr>
          <w:rFonts w:ascii="Cambria" w:hAnsi="Cambria" w:cs="Times New Roman"/>
          <w:sz w:val="24"/>
          <w:szCs w:val="24"/>
        </w:rPr>
      </w:pPr>
      <w:r w:rsidRPr="000C702F">
        <w:rPr>
          <w:rFonts w:ascii="Cambria" w:hAnsi="Cambria" w:cs="Times New Roman"/>
          <w:i/>
          <w:iCs/>
          <w:sz w:val="24"/>
          <w:szCs w:val="24"/>
        </w:rPr>
        <w:t>S</w:t>
      </w:r>
      <w:r w:rsidR="00DA01F7" w:rsidRPr="000C702F">
        <w:rPr>
          <w:rFonts w:ascii="Cambria" w:hAnsi="Cambria" w:cs="Times New Roman"/>
          <w:i/>
          <w:iCs/>
          <w:sz w:val="24"/>
          <w:szCs w:val="24"/>
        </w:rPr>
        <w:t>elalu tahu akan ditinggalkan</w:t>
      </w:r>
    </w:p>
    <w:p w14:paraId="7AEE09A6" w14:textId="77777777" w:rsidR="006A40E1" w:rsidRPr="000C702F" w:rsidRDefault="006A40E1" w:rsidP="00361E7D">
      <w:pPr>
        <w:pStyle w:val="ListParagraph"/>
        <w:spacing w:line="240" w:lineRule="auto"/>
        <w:ind w:left="0" w:firstLine="284"/>
        <w:jc w:val="both"/>
        <w:rPr>
          <w:rFonts w:ascii="Cambria" w:hAnsi="Cambria" w:cs="Times New Roman"/>
          <w:sz w:val="24"/>
          <w:szCs w:val="24"/>
        </w:rPr>
      </w:pPr>
    </w:p>
    <w:p w14:paraId="1A66EC71" w14:textId="35FBE4BF" w:rsidR="006A40E1" w:rsidRPr="000C702F" w:rsidRDefault="00DA01F7" w:rsidP="00361E7D">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 xml:space="preserve">Kutipan di atas memperkuat bahwa pada lirik </w:t>
      </w:r>
      <w:r w:rsidRPr="000C702F">
        <w:rPr>
          <w:rFonts w:ascii="Cambria" w:hAnsi="Cambria" w:cs="Times New Roman"/>
          <w:i/>
          <w:iCs/>
          <w:sz w:val="24"/>
          <w:szCs w:val="24"/>
        </w:rPr>
        <w:t>Rayuan Perempuan Gila</w:t>
      </w:r>
      <w:r w:rsidRPr="000C702F">
        <w:rPr>
          <w:rFonts w:ascii="Cambria" w:hAnsi="Cambria" w:cs="Times New Roman"/>
          <w:sz w:val="24"/>
          <w:szCs w:val="24"/>
        </w:rPr>
        <w:t xml:space="preserve"> mengisahkan tentang tokoh ‘aku’ yang tidak yakin ada seseorang yang mencintainya karena tidak pernah ada seseorang yang mencintainya sejak dulu.</w:t>
      </w:r>
      <w:r w:rsidR="001E0B06" w:rsidRPr="000C702F">
        <w:rPr>
          <w:rFonts w:ascii="Cambria" w:hAnsi="Cambria" w:cs="Times New Roman"/>
          <w:sz w:val="24"/>
          <w:szCs w:val="24"/>
        </w:rPr>
        <w:t xml:space="preserve"> </w:t>
      </w:r>
      <w:r w:rsidRPr="000C702F">
        <w:rPr>
          <w:rFonts w:ascii="Cambria" w:hAnsi="Cambria" w:cs="Times New Roman"/>
          <w:sz w:val="24"/>
          <w:szCs w:val="24"/>
        </w:rPr>
        <w:t xml:space="preserve">Terjadi konflik batin pada tokoh ‘aku’ dengan segala kebingungan yang terjadi pada percintaannya karena selalu ditinggalkan. Oleh karena itu, lirik lagu </w:t>
      </w:r>
      <w:r w:rsidRPr="000C702F">
        <w:rPr>
          <w:rFonts w:ascii="Cambria" w:hAnsi="Cambria" w:cs="Times New Roman"/>
          <w:i/>
          <w:iCs/>
          <w:sz w:val="24"/>
          <w:szCs w:val="24"/>
        </w:rPr>
        <w:t>Rayuan Perempuan Gila</w:t>
      </w:r>
      <w:r w:rsidRPr="000C702F">
        <w:rPr>
          <w:rFonts w:ascii="Cambria" w:hAnsi="Cambria" w:cs="Times New Roman"/>
          <w:sz w:val="24"/>
          <w:szCs w:val="24"/>
        </w:rPr>
        <w:t xml:space="preserve"> tidak ditemukan komponen cinta.</w:t>
      </w:r>
    </w:p>
    <w:p w14:paraId="3D41B7F9" w14:textId="77777777" w:rsidR="006A40E1" w:rsidRPr="000C702F" w:rsidRDefault="00DA01F7" w:rsidP="00361E7D">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 xml:space="preserve">Jenis cinta yang terdiri atas 8 jenis, yang masing-masing memiliki kriteria berdasarkan tahapan atau komponen cinta. Sedangkan pada lirik lagu </w:t>
      </w:r>
      <w:r w:rsidRPr="000C702F">
        <w:rPr>
          <w:rFonts w:ascii="Cambria" w:hAnsi="Cambria" w:cs="Times New Roman"/>
          <w:i/>
          <w:iCs/>
          <w:sz w:val="24"/>
          <w:szCs w:val="24"/>
        </w:rPr>
        <w:t>Rayuan Perempuan Gila</w:t>
      </w:r>
      <w:r w:rsidRPr="000C702F">
        <w:rPr>
          <w:rFonts w:ascii="Cambria" w:hAnsi="Cambria" w:cs="Times New Roman"/>
          <w:sz w:val="24"/>
          <w:szCs w:val="24"/>
        </w:rPr>
        <w:t xml:space="preserve"> termasuk pada jenis cinta </w:t>
      </w:r>
      <w:r w:rsidRPr="000C702F">
        <w:rPr>
          <w:rFonts w:ascii="Cambria" w:hAnsi="Cambria" w:cs="Times New Roman"/>
          <w:i/>
          <w:iCs/>
          <w:sz w:val="24"/>
          <w:szCs w:val="24"/>
        </w:rPr>
        <w:t>Non-Love</w:t>
      </w:r>
      <w:r w:rsidRPr="000C702F">
        <w:rPr>
          <w:rFonts w:ascii="Cambria" w:hAnsi="Cambria" w:cs="Times New Roman"/>
          <w:sz w:val="24"/>
          <w:szCs w:val="24"/>
        </w:rPr>
        <w:t xml:space="preserve"> (tanpa cinta). Jenis cinta yang sama sekali tidak ada cinta. Bisanya hubungan ini terjadi pada sesorang yang baru saja dikenal atau pada pertemuan singkat yang tidak melibatkan perasaan. Namun, dalam lirik </w:t>
      </w:r>
      <w:r w:rsidRPr="000C702F">
        <w:rPr>
          <w:rFonts w:ascii="Cambria" w:hAnsi="Cambria" w:cs="Times New Roman"/>
          <w:i/>
          <w:iCs/>
          <w:sz w:val="24"/>
          <w:szCs w:val="24"/>
        </w:rPr>
        <w:t>Rayuan Perempuan Gila</w:t>
      </w:r>
      <w:r w:rsidRPr="000C702F">
        <w:rPr>
          <w:rFonts w:ascii="Cambria" w:hAnsi="Cambria" w:cs="Times New Roman"/>
          <w:sz w:val="24"/>
          <w:szCs w:val="24"/>
        </w:rPr>
        <w:t xml:space="preserve"> tokoh ‘aku’ seperti sudah gagal berkali-kali dalam menjalin hubungan.</w:t>
      </w:r>
    </w:p>
    <w:p w14:paraId="113BE913" w14:textId="77777777" w:rsidR="006A40E1" w:rsidRPr="000C702F" w:rsidRDefault="006A40E1" w:rsidP="00361E7D">
      <w:pPr>
        <w:pStyle w:val="ListParagraph"/>
        <w:spacing w:line="240" w:lineRule="auto"/>
        <w:ind w:left="0" w:firstLine="284"/>
        <w:jc w:val="both"/>
        <w:rPr>
          <w:rFonts w:ascii="Cambria" w:hAnsi="Cambria" w:cs="Times New Roman"/>
          <w:sz w:val="24"/>
          <w:szCs w:val="24"/>
        </w:rPr>
      </w:pPr>
    </w:p>
    <w:p w14:paraId="7605877B" w14:textId="77777777" w:rsidR="006A40E1" w:rsidRPr="000C702F" w:rsidRDefault="00DA01F7" w:rsidP="008912B8">
      <w:pPr>
        <w:pStyle w:val="ListParagraph"/>
        <w:spacing w:line="240" w:lineRule="auto"/>
        <w:ind w:left="284"/>
        <w:jc w:val="both"/>
        <w:rPr>
          <w:rFonts w:ascii="Cambria" w:hAnsi="Cambria" w:cs="Times New Roman"/>
          <w:i/>
          <w:iCs/>
          <w:sz w:val="24"/>
          <w:szCs w:val="24"/>
        </w:rPr>
      </w:pPr>
      <w:r w:rsidRPr="000C702F">
        <w:rPr>
          <w:rFonts w:ascii="Cambria" w:hAnsi="Cambria" w:cs="Times New Roman"/>
          <w:i/>
          <w:iCs/>
          <w:sz w:val="24"/>
          <w:szCs w:val="24"/>
        </w:rPr>
        <w:t>Tak pernah ada yang lama menungguku sejak dulu</w:t>
      </w:r>
    </w:p>
    <w:p w14:paraId="1A615C33" w14:textId="77BCCB22" w:rsidR="006A40E1" w:rsidRPr="000C702F" w:rsidRDefault="00DA01F7" w:rsidP="008912B8">
      <w:pPr>
        <w:pStyle w:val="ListParagraph"/>
        <w:spacing w:line="240" w:lineRule="auto"/>
        <w:ind w:left="284"/>
        <w:jc w:val="both"/>
        <w:rPr>
          <w:rFonts w:ascii="Cambria" w:hAnsi="Cambria" w:cs="Times New Roman"/>
          <w:i/>
          <w:iCs/>
          <w:sz w:val="24"/>
          <w:szCs w:val="24"/>
        </w:rPr>
      </w:pPr>
      <w:r w:rsidRPr="000C702F">
        <w:rPr>
          <w:rFonts w:ascii="Cambria" w:hAnsi="Cambria" w:cs="Times New Roman"/>
          <w:i/>
          <w:iCs/>
          <w:sz w:val="24"/>
          <w:szCs w:val="24"/>
        </w:rPr>
        <w:t xml:space="preserve">Yang terjadi sebelumnya, semua orang takut </w:t>
      </w:r>
      <w:r w:rsidR="006A40E1" w:rsidRPr="000C702F">
        <w:rPr>
          <w:rFonts w:ascii="Cambria" w:hAnsi="Cambria" w:cs="Times New Roman"/>
          <w:i/>
          <w:iCs/>
          <w:sz w:val="24"/>
          <w:szCs w:val="24"/>
        </w:rPr>
        <w:t>pada</w:t>
      </w:r>
      <w:r w:rsidR="001E0B06" w:rsidRPr="000C702F">
        <w:rPr>
          <w:rFonts w:ascii="Cambria" w:hAnsi="Cambria" w:cs="Times New Roman"/>
          <w:i/>
          <w:iCs/>
          <w:sz w:val="24"/>
          <w:szCs w:val="24"/>
        </w:rPr>
        <w:t>ku</w:t>
      </w:r>
    </w:p>
    <w:p w14:paraId="56762BE5" w14:textId="77777777" w:rsidR="006A40E1" w:rsidRPr="000C702F" w:rsidRDefault="006A40E1" w:rsidP="00361E7D">
      <w:pPr>
        <w:pStyle w:val="ListParagraph"/>
        <w:spacing w:line="240" w:lineRule="auto"/>
        <w:ind w:left="0" w:firstLine="284"/>
        <w:jc w:val="both"/>
        <w:rPr>
          <w:rFonts w:ascii="Cambria" w:hAnsi="Cambria" w:cs="Times New Roman"/>
          <w:sz w:val="24"/>
          <w:szCs w:val="24"/>
        </w:rPr>
      </w:pPr>
    </w:p>
    <w:p w14:paraId="26510BCA" w14:textId="77777777" w:rsidR="006A40E1" w:rsidRPr="000C702F" w:rsidRDefault="00DA01F7" w:rsidP="00361E7D">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Pada lirik di atas menjelaskan bahwa tokoh ‘aku’ tidak penah ada seseorang yang menunggunya dari dulu karena takut padanya.</w:t>
      </w:r>
    </w:p>
    <w:p w14:paraId="7FE3A4D5" w14:textId="77777777" w:rsidR="006A40E1" w:rsidRPr="000C702F" w:rsidRDefault="006A40E1" w:rsidP="00361E7D">
      <w:pPr>
        <w:pStyle w:val="ListParagraph"/>
        <w:spacing w:line="240" w:lineRule="auto"/>
        <w:ind w:left="0" w:firstLine="284"/>
        <w:jc w:val="both"/>
        <w:rPr>
          <w:rFonts w:ascii="Cambria" w:hAnsi="Cambria" w:cs="Times New Roman"/>
          <w:sz w:val="24"/>
          <w:szCs w:val="24"/>
        </w:rPr>
      </w:pPr>
    </w:p>
    <w:p w14:paraId="7CE9ADF6" w14:textId="77777777" w:rsidR="006A40E1" w:rsidRPr="000C702F" w:rsidRDefault="00DA01F7" w:rsidP="008912B8">
      <w:pPr>
        <w:pStyle w:val="ListParagraph"/>
        <w:spacing w:line="240" w:lineRule="auto"/>
        <w:ind w:left="284"/>
        <w:jc w:val="both"/>
        <w:rPr>
          <w:rFonts w:ascii="Cambria" w:hAnsi="Cambria" w:cs="Times New Roman"/>
          <w:i/>
          <w:iCs/>
          <w:sz w:val="24"/>
          <w:szCs w:val="24"/>
        </w:rPr>
      </w:pPr>
      <w:r w:rsidRPr="000C702F">
        <w:rPr>
          <w:rFonts w:ascii="Cambria" w:hAnsi="Cambria" w:cs="Times New Roman"/>
          <w:i/>
          <w:iCs/>
          <w:sz w:val="24"/>
          <w:szCs w:val="24"/>
        </w:rPr>
        <w:t>Menurutmu, berapa lama lagi kau kan mencintaiku</w:t>
      </w:r>
    </w:p>
    <w:p w14:paraId="4583CBEF" w14:textId="77777777" w:rsidR="006A40E1" w:rsidRPr="000C702F" w:rsidRDefault="00DA01F7" w:rsidP="008912B8">
      <w:pPr>
        <w:pStyle w:val="ListParagraph"/>
        <w:spacing w:line="240" w:lineRule="auto"/>
        <w:ind w:left="284"/>
        <w:jc w:val="both"/>
        <w:rPr>
          <w:rFonts w:ascii="Cambria" w:hAnsi="Cambria" w:cs="Times New Roman"/>
          <w:i/>
          <w:iCs/>
          <w:sz w:val="24"/>
          <w:szCs w:val="24"/>
        </w:rPr>
      </w:pPr>
      <w:r w:rsidRPr="000C702F">
        <w:rPr>
          <w:rFonts w:ascii="Cambria" w:hAnsi="Cambria" w:cs="Times New Roman"/>
          <w:i/>
          <w:iCs/>
          <w:sz w:val="24"/>
          <w:szCs w:val="24"/>
        </w:rPr>
        <w:t>Menurutmu, apa yang bisa terjadi dalam sewindu</w:t>
      </w:r>
    </w:p>
    <w:p w14:paraId="2062E721" w14:textId="77777777" w:rsidR="006A40E1" w:rsidRPr="000C702F" w:rsidRDefault="00DA01F7" w:rsidP="008912B8">
      <w:pPr>
        <w:pStyle w:val="ListParagraph"/>
        <w:spacing w:line="240" w:lineRule="auto"/>
        <w:ind w:left="284"/>
        <w:jc w:val="both"/>
        <w:rPr>
          <w:rFonts w:ascii="Cambria" w:hAnsi="Cambria" w:cs="Times New Roman"/>
          <w:i/>
          <w:iCs/>
          <w:sz w:val="24"/>
          <w:szCs w:val="24"/>
        </w:rPr>
      </w:pPr>
      <w:r w:rsidRPr="000C702F">
        <w:rPr>
          <w:rFonts w:ascii="Cambria" w:hAnsi="Cambria" w:cs="Times New Roman"/>
          <w:i/>
          <w:iCs/>
          <w:sz w:val="24"/>
          <w:szCs w:val="24"/>
        </w:rPr>
        <w:t>Menurutmu, apa benar saat ini kau masih mencintaiku?</w:t>
      </w:r>
    </w:p>
    <w:p w14:paraId="23C4B12E" w14:textId="77777777" w:rsidR="006A40E1" w:rsidRPr="000C702F" w:rsidRDefault="00DA01F7" w:rsidP="008912B8">
      <w:pPr>
        <w:pStyle w:val="ListParagraph"/>
        <w:spacing w:line="240" w:lineRule="auto"/>
        <w:ind w:left="284"/>
        <w:jc w:val="both"/>
        <w:rPr>
          <w:rFonts w:ascii="Cambria" w:hAnsi="Cambria" w:cs="Times New Roman"/>
          <w:sz w:val="24"/>
          <w:szCs w:val="24"/>
        </w:rPr>
      </w:pPr>
      <w:r w:rsidRPr="000C702F">
        <w:rPr>
          <w:rFonts w:ascii="Cambria" w:hAnsi="Cambria" w:cs="Times New Roman"/>
          <w:i/>
          <w:iCs/>
          <w:sz w:val="24"/>
          <w:szCs w:val="24"/>
        </w:rPr>
        <w:t>Menurutmu, apa yang bisa dicinta dari diriku</w:t>
      </w:r>
    </w:p>
    <w:p w14:paraId="350C320B" w14:textId="77777777" w:rsidR="006A40E1" w:rsidRPr="000C702F" w:rsidRDefault="006A40E1" w:rsidP="00361E7D">
      <w:pPr>
        <w:pStyle w:val="ListParagraph"/>
        <w:spacing w:line="240" w:lineRule="auto"/>
        <w:ind w:left="0" w:firstLine="284"/>
        <w:jc w:val="both"/>
        <w:rPr>
          <w:rFonts w:ascii="Cambria" w:hAnsi="Cambria" w:cs="Times New Roman"/>
          <w:sz w:val="24"/>
          <w:szCs w:val="24"/>
        </w:rPr>
      </w:pPr>
    </w:p>
    <w:p w14:paraId="02B030CB" w14:textId="77777777" w:rsidR="006A40E1" w:rsidRPr="000C702F" w:rsidRDefault="00DA01F7" w:rsidP="00361E7D">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Lirik tersebut menggambarkan bahwa tokoh ‘aku’ dipenuhi rasa tidak percaya diri dan tidak yakin pada dirinya sendiri, dibuktikan pada lirik menggunakan kata (menurutmu…). Tokoh ‘aku’ mempertanyaan apakah dirinya benar-benar layak untuk dicintai.</w:t>
      </w:r>
    </w:p>
    <w:p w14:paraId="60616C68" w14:textId="77777777" w:rsidR="006A40E1" w:rsidRPr="000C702F" w:rsidRDefault="006A40E1" w:rsidP="00361E7D">
      <w:pPr>
        <w:pStyle w:val="ListParagraph"/>
        <w:spacing w:line="240" w:lineRule="auto"/>
        <w:ind w:left="0" w:firstLine="284"/>
        <w:jc w:val="both"/>
        <w:rPr>
          <w:rFonts w:ascii="Cambria" w:hAnsi="Cambria" w:cs="Times New Roman"/>
          <w:sz w:val="24"/>
          <w:szCs w:val="24"/>
        </w:rPr>
      </w:pPr>
    </w:p>
    <w:p w14:paraId="5AF98127" w14:textId="77777777" w:rsidR="006A40E1"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Selalu tahu akan ditinggalkan</w:t>
      </w:r>
    </w:p>
    <w:p w14:paraId="3AF54997" w14:textId="77777777" w:rsidR="006A40E1"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Namun, demi tuhan</w:t>
      </w:r>
    </w:p>
    <w:p w14:paraId="49D9B74A" w14:textId="77777777" w:rsidR="006A40E1" w:rsidRPr="000C702F" w:rsidRDefault="00DA01F7" w:rsidP="00361E7D">
      <w:pPr>
        <w:pStyle w:val="ListParagraph"/>
        <w:spacing w:line="240" w:lineRule="auto"/>
        <w:ind w:left="0" w:firstLine="284"/>
        <w:jc w:val="both"/>
        <w:rPr>
          <w:rFonts w:ascii="Cambria" w:hAnsi="Cambria" w:cs="Times New Roman"/>
          <w:sz w:val="24"/>
          <w:szCs w:val="24"/>
        </w:rPr>
      </w:pPr>
      <w:r w:rsidRPr="000C702F">
        <w:rPr>
          <w:rFonts w:ascii="Cambria" w:hAnsi="Cambria" w:cs="Times New Roman"/>
          <w:i/>
          <w:iCs/>
          <w:sz w:val="24"/>
          <w:szCs w:val="24"/>
        </w:rPr>
        <w:t>Aku berusaha</w:t>
      </w:r>
    </w:p>
    <w:p w14:paraId="430A786C" w14:textId="77777777" w:rsidR="006A40E1" w:rsidRPr="000C702F" w:rsidRDefault="006A40E1" w:rsidP="00361E7D">
      <w:pPr>
        <w:pStyle w:val="ListParagraph"/>
        <w:spacing w:line="240" w:lineRule="auto"/>
        <w:ind w:left="0" w:firstLine="284"/>
        <w:jc w:val="both"/>
        <w:rPr>
          <w:rFonts w:ascii="Cambria" w:hAnsi="Cambria" w:cs="Times New Roman"/>
          <w:sz w:val="24"/>
          <w:szCs w:val="24"/>
        </w:rPr>
      </w:pPr>
    </w:p>
    <w:p w14:paraId="1F35530C" w14:textId="4CC97FE7" w:rsidR="006A40E1" w:rsidRPr="000C702F" w:rsidRDefault="00DA01F7" w:rsidP="00361E7D">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Lirik di atas memperkuat bahwa tokoh ‘aku’ dalam menjalin hubungan selalu ditinggalkan oleh pasanganya, tapi ia selalu berusaha untuk memperbaiki dirinya menjadi lebih baik.</w:t>
      </w:r>
      <w:r w:rsidR="006A40E1" w:rsidRPr="000C702F">
        <w:rPr>
          <w:rFonts w:ascii="Cambria" w:hAnsi="Cambria" w:cs="Times New Roman"/>
          <w:sz w:val="24"/>
          <w:szCs w:val="24"/>
        </w:rPr>
        <w:t xml:space="preserve"> </w:t>
      </w:r>
      <w:r w:rsidRPr="000C702F">
        <w:rPr>
          <w:rFonts w:ascii="Cambria" w:hAnsi="Cambria" w:cs="Times New Roman"/>
          <w:sz w:val="24"/>
          <w:szCs w:val="24"/>
        </w:rPr>
        <w:t xml:space="preserve">Lirik lagu </w:t>
      </w:r>
      <w:r w:rsidRPr="000C702F">
        <w:rPr>
          <w:rFonts w:ascii="Cambria" w:hAnsi="Cambria" w:cs="Times New Roman"/>
          <w:i/>
          <w:iCs/>
          <w:sz w:val="24"/>
          <w:szCs w:val="24"/>
        </w:rPr>
        <w:t>Rayuan Perempuan Gila</w:t>
      </w:r>
      <w:r w:rsidRPr="000C702F">
        <w:rPr>
          <w:rFonts w:ascii="Cambria" w:hAnsi="Cambria" w:cs="Times New Roman"/>
          <w:sz w:val="24"/>
          <w:szCs w:val="24"/>
        </w:rPr>
        <w:t xml:space="preserve"> tidak mengandung komponen cinta dan dikatakan jenis cinta </w:t>
      </w:r>
      <w:r w:rsidRPr="000C702F">
        <w:rPr>
          <w:rFonts w:ascii="Cambria" w:hAnsi="Cambria" w:cs="Times New Roman"/>
          <w:i/>
          <w:iCs/>
          <w:sz w:val="24"/>
          <w:szCs w:val="24"/>
        </w:rPr>
        <w:t>Non-Love</w:t>
      </w:r>
      <w:r w:rsidRPr="000C702F">
        <w:rPr>
          <w:rFonts w:ascii="Cambria" w:hAnsi="Cambria" w:cs="Times New Roman"/>
          <w:sz w:val="24"/>
          <w:szCs w:val="24"/>
        </w:rPr>
        <w:t xml:space="preserve"> karena pada lirik tersebut tidak bercerita tentang hubungan yang berlandaskan cinta namun yang ada hanya konflik batin tokoh tentang kesedihan yang dialami ketika ia selalu gagal dalam hubungannya itu.</w:t>
      </w:r>
    </w:p>
    <w:p w14:paraId="693CACAA" w14:textId="77777777" w:rsidR="001E0B06" w:rsidRPr="000C702F" w:rsidRDefault="001E0B06" w:rsidP="00361E7D">
      <w:pPr>
        <w:pStyle w:val="ListParagraph"/>
        <w:spacing w:line="240" w:lineRule="auto"/>
        <w:ind w:left="0" w:firstLine="284"/>
        <w:jc w:val="both"/>
        <w:rPr>
          <w:rFonts w:ascii="Cambria" w:hAnsi="Cambria" w:cs="Times New Roman"/>
          <w:sz w:val="24"/>
          <w:szCs w:val="24"/>
        </w:rPr>
      </w:pPr>
    </w:p>
    <w:p w14:paraId="0E44EA48" w14:textId="1B8091A5" w:rsidR="00361E7D" w:rsidRPr="000C702F" w:rsidRDefault="00DA01F7" w:rsidP="008912B8">
      <w:pPr>
        <w:pStyle w:val="ListParagraph"/>
        <w:numPr>
          <w:ilvl w:val="0"/>
          <w:numId w:val="2"/>
        </w:numPr>
        <w:spacing w:line="240" w:lineRule="auto"/>
        <w:ind w:left="284"/>
        <w:jc w:val="both"/>
        <w:rPr>
          <w:rFonts w:ascii="Cambria" w:hAnsi="Cambria" w:cs="Times New Roman"/>
          <w:b/>
          <w:bCs/>
          <w:sz w:val="24"/>
          <w:szCs w:val="24"/>
        </w:rPr>
      </w:pPr>
      <w:r w:rsidRPr="000C702F">
        <w:rPr>
          <w:rFonts w:ascii="Cambria" w:hAnsi="Cambria" w:cs="Times New Roman"/>
          <w:b/>
          <w:bCs/>
          <w:sz w:val="24"/>
          <w:szCs w:val="24"/>
        </w:rPr>
        <w:t xml:space="preserve">Aspek Romansa dalam lirik lagu </w:t>
      </w:r>
      <w:r w:rsidRPr="000C702F">
        <w:rPr>
          <w:rFonts w:ascii="Cambria" w:hAnsi="Cambria" w:cs="Times New Roman"/>
          <w:b/>
          <w:bCs/>
          <w:i/>
          <w:iCs/>
          <w:sz w:val="24"/>
          <w:szCs w:val="24"/>
        </w:rPr>
        <w:t>Semua Aku Dirayakan</w:t>
      </w:r>
    </w:p>
    <w:p w14:paraId="297B5E19" w14:textId="487D697E" w:rsidR="006A40E1" w:rsidRPr="000C702F" w:rsidRDefault="00DA01F7" w:rsidP="00361E7D">
      <w:pPr>
        <w:pStyle w:val="ListParagraph"/>
        <w:spacing w:line="240" w:lineRule="auto"/>
        <w:ind w:left="0" w:firstLine="284"/>
        <w:jc w:val="both"/>
        <w:rPr>
          <w:rFonts w:ascii="Cambria" w:hAnsi="Cambria" w:cs="Times New Roman"/>
          <w:b/>
          <w:bCs/>
          <w:sz w:val="24"/>
          <w:szCs w:val="24"/>
        </w:rPr>
      </w:pPr>
      <w:r w:rsidRPr="000C702F">
        <w:rPr>
          <w:rFonts w:ascii="Cambria" w:hAnsi="Cambria" w:cs="Times New Roman"/>
          <w:sz w:val="24"/>
          <w:szCs w:val="24"/>
        </w:rPr>
        <w:t xml:space="preserve">Lirik lagu </w:t>
      </w:r>
      <w:r w:rsidRPr="000C702F">
        <w:rPr>
          <w:rFonts w:ascii="Cambria" w:hAnsi="Cambria" w:cs="Times New Roman"/>
          <w:i/>
          <w:iCs/>
          <w:sz w:val="24"/>
          <w:szCs w:val="24"/>
        </w:rPr>
        <w:t>Semua Aku Dirayakan</w:t>
      </w:r>
      <w:r w:rsidRPr="000C702F">
        <w:rPr>
          <w:rFonts w:ascii="Cambria" w:hAnsi="Cambria" w:cs="Times New Roman"/>
          <w:sz w:val="24"/>
          <w:szCs w:val="24"/>
        </w:rPr>
        <w:t xml:space="preserve"> menggambarkan ketika tokoh ‘aku’ berhasil bertemu dengan seseorang yang mempu merayakan segalan bentuk baik dan buruk yang ada di dalam pasangannya itu. Komponen cinta menjadi tahapan dalam sebuah hubungan yang melibatkan perasaan cinta. Tahapan ini yang tediri dari </w:t>
      </w:r>
      <w:r w:rsidRPr="000C702F">
        <w:rPr>
          <w:rFonts w:ascii="Cambria" w:hAnsi="Cambria" w:cs="Times New Roman"/>
          <w:i/>
          <w:iCs/>
          <w:sz w:val="24"/>
          <w:szCs w:val="24"/>
        </w:rPr>
        <w:t>intimacy</w:t>
      </w:r>
      <w:r w:rsidRPr="000C702F">
        <w:rPr>
          <w:rFonts w:ascii="Cambria" w:hAnsi="Cambria" w:cs="Times New Roman"/>
          <w:sz w:val="24"/>
          <w:szCs w:val="24"/>
        </w:rPr>
        <w:t xml:space="preserve"> (keintiman), </w:t>
      </w:r>
      <w:r w:rsidRPr="000C702F">
        <w:rPr>
          <w:rFonts w:ascii="Cambria" w:hAnsi="Cambria" w:cs="Times New Roman"/>
          <w:i/>
          <w:iCs/>
          <w:sz w:val="24"/>
          <w:szCs w:val="24"/>
        </w:rPr>
        <w:t>passion</w:t>
      </w:r>
      <w:r w:rsidRPr="000C702F">
        <w:rPr>
          <w:rFonts w:ascii="Cambria" w:hAnsi="Cambria" w:cs="Times New Roman"/>
          <w:sz w:val="24"/>
          <w:szCs w:val="24"/>
        </w:rPr>
        <w:t xml:space="preserve"> (gairah), dan </w:t>
      </w:r>
      <w:r w:rsidRPr="000C702F">
        <w:rPr>
          <w:rFonts w:ascii="Cambria" w:hAnsi="Cambria" w:cs="Times New Roman"/>
          <w:i/>
          <w:iCs/>
          <w:sz w:val="24"/>
          <w:szCs w:val="24"/>
        </w:rPr>
        <w:t>commitment</w:t>
      </w:r>
      <w:r w:rsidRPr="000C702F">
        <w:rPr>
          <w:rFonts w:ascii="Cambria" w:hAnsi="Cambria" w:cs="Times New Roman"/>
          <w:sz w:val="24"/>
          <w:szCs w:val="24"/>
        </w:rPr>
        <w:t xml:space="preserve"> (komitmen). Lirik lagu </w:t>
      </w:r>
      <w:r w:rsidRPr="000C702F">
        <w:rPr>
          <w:rFonts w:ascii="Cambria" w:hAnsi="Cambria" w:cs="Times New Roman"/>
          <w:i/>
          <w:iCs/>
          <w:sz w:val="24"/>
          <w:szCs w:val="24"/>
        </w:rPr>
        <w:t>Semua Aku Dirayakan</w:t>
      </w:r>
      <w:r w:rsidRPr="000C702F">
        <w:rPr>
          <w:rFonts w:ascii="Cambria" w:hAnsi="Cambria" w:cs="Times New Roman"/>
          <w:sz w:val="24"/>
          <w:szCs w:val="24"/>
        </w:rPr>
        <w:t xml:space="preserve"> ditemukan komponen </w:t>
      </w:r>
      <w:r w:rsidRPr="000C702F">
        <w:rPr>
          <w:rFonts w:ascii="Cambria" w:hAnsi="Cambria" w:cs="Times New Roman"/>
          <w:i/>
          <w:iCs/>
          <w:sz w:val="24"/>
          <w:szCs w:val="24"/>
        </w:rPr>
        <w:t>intimacy</w:t>
      </w:r>
      <w:r w:rsidRPr="000C702F">
        <w:rPr>
          <w:rFonts w:ascii="Cambria" w:hAnsi="Cambria" w:cs="Times New Roman"/>
          <w:sz w:val="24"/>
          <w:szCs w:val="24"/>
        </w:rPr>
        <w:t xml:space="preserve"> dan </w:t>
      </w:r>
      <w:r w:rsidRPr="000C702F">
        <w:rPr>
          <w:rFonts w:ascii="Cambria" w:hAnsi="Cambria" w:cs="Times New Roman"/>
          <w:i/>
          <w:iCs/>
          <w:sz w:val="24"/>
          <w:szCs w:val="24"/>
        </w:rPr>
        <w:t>passion</w:t>
      </w:r>
      <w:r w:rsidRPr="000C702F">
        <w:rPr>
          <w:rFonts w:ascii="Cambria" w:hAnsi="Cambria" w:cs="Times New Roman"/>
          <w:sz w:val="24"/>
          <w:szCs w:val="24"/>
        </w:rPr>
        <w:t xml:space="preserve">. Komponen </w:t>
      </w:r>
      <w:r w:rsidRPr="000C702F">
        <w:rPr>
          <w:rFonts w:ascii="Cambria" w:hAnsi="Cambria" w:cs="Times New Roman"/>
          <w:i/>
          <w:iCs/>
          <w:sz w:val="24"/>
          <w:szCs w:val="24"/>
        </w:rPr>
        <w:t>intimacy</w:t>
      </w:r>
      <w:r w:rsidRPr="000C702F">
        <w:rPr>
          <w:rFonts w:ascii="Cambria" w:hAnsi="Cambria" w:cs="Times New Roman"/>
          <w:sz w:val="24"/>
          <w:szCs w:val="24"/>
        </w:rPr>
        <w:t xml:space="preserve"> (keintiman) merupakan situasi perasaan yang hangat, dan keinginan untuk membangun hubungan yang baik. Adanya </w:t>
      </w:r>
      <w:r w:rsidRPr="000C702F">
        <w:rPr>
          <w:rFonts w:ascii="Cambria" w:hAnsi="Cambria" w:cs="Times New Roman"/>
          <w:sz w:val="24"/>
          <w:szCs w:val="24"/>
        </w:rPr>
        <w:lastRenderedPageBreak/>
        <w:t>komponen intimacy dibuktikan pada lirik lagu berikut :</w:t>
      </w:r>
    </w:p>
    <w:p w14:paraId="2CCB4F46" w14:textId="77777777" w:rsidR="006A40E1" w:rsidRPr="000C702F" w:rsidRDefault="006A40E1" w:rsidP="00361E7D">
      <w:pPr>
        <w:pStyle w:val="ListParagraph"/>
        <w:spacing w:line="240" w:lineRule="auto"/>
        <w:ind w:left="0" w:firstLine="284"/>
        <w:jc w:val="both"/>
        <w:rPr>
          <w:rFonts w:ascii="Cambria" w:hAnsi="Cambria" w:cs="Times New Roman"/>
          <w:sz w:val="24"/>
          <w:szCs w:val="24"/>
        </w:rPr>
      </w:pPr>
    </w:p>
    <w:p w14:paraId="2D0AB35A" w14:textId="77777777" w:rsidR="006A40E1"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Terima kasih, ” katanya</w:t>
      </w:r>
    </w:p>
    <w:p w14:paraId="3BF117F5" w14:textId="77777777" w:rsidR="006A40E1"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Semua aku dirayakan</w:t>
      </w:r>
    </w:p>
    <w:p w14:paraId="1544E001" w14:textId="77777777" w:rsidR="006A40E1"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Jangan menangis, ”</w:t>
      </w:r>
    </w:p>
    <w:p w14:paraId="0FA1FD4C" w14:textId="77777777" w:rsidR="006A40E1" w:rsidRPr="000C702F" w:rsidRDefault="00DA01F7" w:rsidP="00361E7D">
      <w:pPr>
        <w:pStyle w:val="ListParagraph"/>
        <w:spacing w:line="240" w:lineRule="auto"/>
        <w:ind w:left="0" w:firstLine="284"/>
        <w:jc w:val="both"/>
        <w:rPr>
          <w:rFonts w:ascii="Cambria" w:hAnsi="Cambria" w:cs="Times New Roman"/>
          <w:sz w:val="24"/>
          <w:szCs w:val="24"/>
        </w:rPr>
      </w:pPr>
      <w:r w:rsidRPr="000C702F">
        <w:rPr>
          <w:rFonts w:ascii="Cambria" w:hAnsi="Cambria" w:cs="Times New Roman"/>
          <w:i/>
          <w:iCs/>
          <w:sz w:val="24"/>
          <w:szCs w:val="24"/>
        </w:rPr>
        <w:t>Ku dibuai sampai tenang</w:t>
      </w:r>
    </w:p>
    <w:p w14:paraId="2ACAF448" w14:textId="77777777" w:rsidR="006A40E1" w:rsidRPr="000C702F" w:rsidRDefault="006A40E1" w:rsidP="00361E7D">
      <w:pPr>
        <w:pStyle w:val="ListParagraph"/>
        <w:spacing w:line="240" w:lineRule="auto"/>
        <w:ind w:left="0" w:firstLine="284"/>
        <w:jc w:val="both"/>
        <w:rPr>
          <w:rFonts w:ascii="Cambria" w:hAnsi="Cambria" w:cs="Times New Roman"/>
          <w:sz w:val="24"/>
          <w:szCs w:val="24"/>
        </w:rPr>
      </w:pPr>
    </w:p>
    <w:p w14:paraId="1BD970BD" w14:textId="77777777" w:rsidR="006A40E1" w:rsidRPr="000C702F" w:rsidRDefault="00DA01F7" w:rsidP="00361E7D">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Kutipan lirik di atas menunjukkan tokoh ‘aku’ yang selalu dihargai oleh pasanganya walau dalam keadaan terpuruk sekalipun pasangannya selalu ada dan mengerti kebutuhan pasangannya, yaitu untuk saling mengerti dan menghargai pasangannya. Hubungan percintaan bukan hanya mencari seseorang yang sempurna untuk dirinya, namun tentang bagaimana seseorang itu mampu bertahan dan melengkapi segala kekurangan dan menghargai pasangannya.</w:t>
      </w:r>
    </w:p>
    <w:p w14:paraId="09ACFBB2" w14:textId="77777777" w:rsidR="006A40E1" w:rsidRPr="000C702F" w:rsidRDefault="006A40E1" w:rsidP="00361E7D">
      <w:pPr>
        <w:pStyle w:val="ListParagraph"/>
        <w:spacing w:line="240" w:lineRule="auto"/>
        <w:ind w:left="0" w:firstLine="284"/>
        <w:jc w:val="both"/>
        <w:rPr>
          <w:rFonts w:ascii="Cambria" w:hAnsi="Cambria" w:cs="Times New Roman"/>
          <w:sz w:val="24"/>
          <w:szCs w:val="24"/>
        </w:rPr>
      </w:pPr>
    </w:p>
    <w:p w14:paraId="058DB2B4" w14:textId="77777777" w:rsidR="006A40E1"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Tiada yang bilang badainya kan reda</w:t>
      </w:r>
    </w:p>
    <w:p w14:paraId="54BF3AF2" w14:textId="77777777" w:rsidR="006A40E1" w:rsidRPr="000C702F" w:rsidRDefault="00DA01F7" w:rsidP="008912B8">
      <w:pPr>
        <w:pStyle w:val="ListParagraph"/>
        <w:spacing w:line="240" w:lineRule="auto"/>
        <w:ind w:left="284"/>
        <w:jc w:val="both"/>
        <w:rPr>
          <w:rFonts w:ascii="Cambria" w:hAnsi="Cambria" w:cs="Times New Roman"/>
          <w:i/>
          <w:iCs/>
          <w:sz w:val="24"/>
          <w:szCs w:val="24"/>
        </w:rPr>
      </w:pPr>
      <w:r w:rsidRPr="000C702F">
        <w:rPr>
          <w:rFonts w:ascii="Cambria" w:hAnsi="Cambria" w:cs="Times New Roman"/>
          <w:i/>
          <w:iCs/>
          <w:sz w:val="24"/>
          <w:szCs w:val="24"/>
        </w:rPr>
        <w:t>Berhadapan dengan cahaya yang kerap membutakan</w:t>
      </w:r>
    </w:p>
    <w:p w14:paraId="45294E32" w14:textId="77777777" w:rsidR="006A40E1"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Tiada yang bilang jawaban kan dating</w:t>
      </w:r>
    </w:p>
    <w:p w14:paraId="6196E084" w14:textId="77777777" w:rsidR="006A40E1" w:rsidRPr="000C702F" w:rsidRDefault="00DA01F7" w:rsidP="008912B8">
      <w:pPr>
        <w:pStyle w:val="ListParagraph"/>
        <w:spacing w:line="240" w:lineRule="auto"/>
        <w:ind w:left="284"/>
        <w:jc w:val="both"/>
        <w:rPr>
          <w:rFonts w:ascii="Cambria" w:hAnsi="Cambria" w:cs="Times New Roman"/>
          <w:i/>
          <w:iCs/>
          <w:sz w:val="24"/>
          <w:szCs w:val="24"/>
        </w:rPr>
      </w:pPr>
      <w:r w:rsidRPr="000C702F">
        <w:rPr>
          <w:rFonts w:ascii="Cambria" w:hAnsi="Cambria" w:cs="Times New Roman"/>
          <w:i/>
          <w:iCs/>
          <w:sz w:val="24"/>
          <w:szCs w:val="24"/>
        </w:rPr>
        <w:t>Jauh dari seram yang selama ini telah kubayangkan</w:t>
      </w:r>
    </w:p>
    <w:p w14:paraId="791E56AB" w14:textId="77777777" w:rsidR="006A40E1"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Semua aku dirayakan</w:t>
      </w:r>
    </w:p>
    <w:p w14:paraId="53A1B2A8" w14:textId="77777777" w:rsidR="006A40E1"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Hati ku seberat dunia</w:t>
      </w:r>
    </w:p>
    <w:p w14:paraId="5E36F0AF" w14:textId="77777777" w:rsidR="006A40E1"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Semua bentuknya kau rayakan</w:t>
      </w:r>
    </w:p>
    <w:p w14:paraId="406B72B3" w14:textId="77777777" w:rsidR="006A40E1"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Menangis pun kau penuh tenang ku dibuai</w:t>
      </w:r>
    </w:p>
    <w:p w14:paraId="485188B0" w14:textId="77777777" w:rsidR="001E0B06" w:rsidRPr="000C702F" w:rsidRDefault="001E0B06" w:rsidP="00361E7D">
      <w:pPr>
        <w:pStyle w:val="ListParagraph"/>
        <w:spacing w:line="240" w:lineRule="auto"/>
        <w:ind w:left="0" w:firstLine="284"/>
        <w:jc w:val="both"/>
        <w:rPr>
          <w:rFonts w:ascii="Cambria" w:hAnsi="Cambria" w:cs="Times New Roman"/>
          <w:sz w:val="24"/>
          <w:szCs w:val="24"/>
        </w:rPr>
      </w:pPr>
    </w:p>
    <w:p w14:paraId="0B4E12B8" w14:textId="054C6F25" w:rsidR="006A40E1" w:rsidRPr="000C702F" w:rsidRDefault="00DA01F7" w:rsidP="00361E7D">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Selain itu, pada lirik di atas juga menujukkan kesetiaan pasangan terhadap tokoh ‘aku’ yang gundah dan banyak pertanyaan dalam dirinya, namun pasangannya menjadi orang yang mengerti tentang perasaan pasangannya.</w:t>
      </w:r>
      <w:r w:rsidR="001E0B06" w:rsidRPr="000C702F">
        <w:rPr>
          <w:rFonts w:ascii="Cambria" w:hAnsi="Cambria" w:cs="Times New Roman"/>
          <w:sz w:val="24"/>
          <w:szCs w:val="24"/>
        </w:rPr>
        <w:t xml:space="preserve"> </w:t>
      </w:r>
      <w:r w:rsidRPr="000C702F">
        <w:rPr>
          <w:rFonts w:ascii="Cambria" w:hAnsi="Cambria" w:cs="Times New Roman"/>
          <w:sz w:val="24"/>
          <w:szCs w:val="24"/>
        </w:rPr>
        <w:t xml:space="preserve">Lalu terdapat komponen </w:t>
      </w:r>
      <w:r w:rsidRPr="000C702F">
        <w:rPr>
          <w:rFonts w:ascii="Cambria" w:hAnsi="Cambria" w:cs="Times New Roman"/>
          <w:i/>
          <w:iCs/>
          <w:sz w:val="24"/>
          <w:szCs w:val="24"/>
        </w:rPr>
        <w:t>passion</w:t>
      </w:r>
      <w:r w:rsidRPr="000C702F">
        <w:rPr>
          <w:rFonts w:ascii="Cambria" w:hAnsi="Cambria" w:cs="Times New Roman"/>
          <w:sz w:val="24"/>
          <w:szCs w:val="24"/>
        </w:rPr>
        <w:t xml:space="preserve">, keadaan hubungan cinta yang didorong nafsu biologis, selain itu keadaan ini membuat keinginan hubungan tersebut untuk bersatu dengan orang yang dicintai. Komponen </w:t>
      </w:r>
      <w:r w:rsidRPr="000C702F">
        <w:rPr>
          <w:rFonts w:ascii="Cambria" w:hAnsi="Cambria" w:cs="Times New Roman"/>
          <w:i/>
          <w:iCs/>
          <w:sz w:val="24"/>
          <w:szCs w:val="24"/>
        </w:rPr>
        <w:t>passion</w:t>
      </w:r>
      <w:r w:rsidRPr="000C702F">
        <w:rPr>
          <w:rFonts w:ascii="Cambria" w:hAnsi="Cambria" w:cs="Times New Roman"/>
          <w:sz w:val="24"/>
          <w:szCs w:val="24"/>
        </w:rPr>
        <w:t xml:space="preserve"> dalam lirik lagu </w:t>
      </w:r>
      <w:r w:rsidRPr="000C702F">
        <w:rPr>
          <w:rFonts w:ascii="Cambria" w:hAnsi="Cambria" w:cs="Times New Roman"/>
          <w:i/>
          <w:iCs/>
          <w:sz w:val="24"/>
          <w:szCs w:val="24"/>
        </w:rPr>
        <w:t>Semua Aku Dirayakan</w:t>
      </w:r>
      <w:r w:rsidRPr="000C702F">
        <w:rPr>
          <w:rFonts w:ascii="Cambria" w:hAnsi="Cambria" w:cs="Times New Roman"/>
          <w:sz w:val="24"/>
          <w:szCs w:val="24"/>
        </w:rPr>
        <w:t>, dibuktikan pada lirik lagu berikut :</w:t>
      </w:r>
    </w:p>
    <w:p w14:paraId="634A7BC1" w14:textId="77777777" w:rsidR="006A40E1" w:rsidRPr="000C702F" w:rsidRDefault="006A40E1" w:rsidP="00361E7D">
      <w:pPr>
        <w:pStyle w:val="ListParagraph"/>
        <w:spacing w:line="240" w:lineRule="auto"/>
        <w:ind w:left="0" w:firstLine="284"/>
        <w:jc w:val="both"/>
        <w:rPr>
          <w:rFonts w:ascii="Cambria" w:hAnsi="Cambria" w:cs="Times New Roman"/>
          <w:sz w:val="24"/>
          <w:szCs w:val="24"/>
        </w:rPr>
      </w:pPr>
    </w:p>
    <w:p w14:paraId="69155F26" w14:textId="77777777" w:rsidR="006A40E1"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Diciumnya api marahku</w:t>
      </w:r>
    </w:p>
    <w:p w14:paraId="188375E6" w14:textId="77777777" w:rsidR="006A40E1"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Ternyata kacau bisa luluh</w:t>
      </w:r>
    </w:p>
    <w:p w14:paraId="621D13E6" w14:textId="77777777" w:rsidR="006A40E1"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Jangan menangis”</w:t>
      </w:r>
    </w:p>
    <w:p w14:paraId="443D77CC" w14:textId="77777777" w:rsidR="006A40E1"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Biar tenang ku dibuai</w:t>
      </w:r>
    </w:p>
    <w:p w14:paraId="094710C2" w14:textId="77777777" w:rsidR="006A40E1"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Jika malam datang dan takut menyerang</w:t>
      </w:r>
    </w:p>
    <w:p w14:paraId="6E5BE8CB" w14:textId="77777777" w:rsidR="006A40E1"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Kau genggam apa yang kuragukan</w:t>
      </w:r>
    </w:p>
    <w:p w14:paraId="02E2F345" w14:textId="77777777" w:rsidR="006A40E1" w:rsidRPr="000C702F" w:rsidRDefault="006A40E1" w:rsidP="00361E7D">
      <w:pPr>
        <w:pStyle w:val="ListParagraph"/>
        <w:spacing w:line="240" w:lineRule="auto"/>
        <w:ind w:left="0" w:firstLine="284"/>
        <w:jc w:val="both"/>
        <w:rPr>
          <w:rFonts w:ascii="Cambria" w:hAnsi="Cambria" w:cs="Times New Roman"/>
          <w:sz w:val="24"/>
          <w:szCs w:val="24"/>
        </w:rPr>
      </w:pPr>
    </w:p>
    <w:p w14:paraId="273907C8" w14:textId="27CAC6FF" w:rsidR="00DA01F7" w:rsidRPr="000C702F" w:rsidRDefault="00DA01F7" w:rsidP="00361E7D">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 xml:space="preserve">Lirik lagu di atas menunjukkan adanya ketertarikan fisik yang dilakukan, yaitu berupa sentuhan yang dapat menenangkan pasangan terhadap kegelisahan yang sedang dialami oleh pasangan. Lirik lagu ini juga tergolong dalam jenis cinta. Jenis cinta yang ditemukan pada lirik lagu </w:t>
      </w:r>
      <w:r w:rsidRPr="000C702F">
        <w:rPr>
          <w:rFonts w:ascii="Cambria" w:hAnsi="Cambria" w:cs="Times New Roman"/>
          <w:i/>
          <w:iCs/>
          <w:sz w:val="24"/>
          <w:szCs w:val="24"/>
        </w:rPr>
        <w:t>Semua Aku Dirayakan</w:t>
      </w:r>
      <w:r w:rsidRPr="000C702F">
        <w:rPr>
          <w:rFonts w:ascii="Cambria" w:hAnsi="Cambria" w:cs="Times New Roman"/>
          <w:sz w:val="24"/>
          <w:szCs w:val="24"/>
        </w:rPr>
        <w:t xml:space="preserve"> yaitu </w:t>
      </w:r>
      <w:r w:rsidRPr="000C702F">
        <w:rPr>
          <w:rFonts w:ascii="Cambria" w:hAnsi="Cambria" w:cs="Times New Roman"/>
          <w:i/>
          <w:iCs/>
          <w:sz w:val="24"/>
          <w:szCs w:val="24"/>
        </w:rPr>
        <w:t>Romantic love</w:t>
      </w:r>
      <w:r w:rsidRPr="000C702F">
        <w:rPr>
          <w:rFonts w:ascii="Cambria" w:hAnsi="Cambria" w:cs="Times New Roman"/>
          <w:sz w:val="24"/>
          <w:szCs w:val="24"/>
        </w:rPr>
        <w:t xml:space="preserve"> (cinta romantis). </w:t>
      </w:r>
      <w:r w:rsidRPr="000C702F">
        <w:rPr>
          <w:rFonts w:ascii="Cambria" w:hAnsi="Cambria" w:cs="Times New Roman"/>
          <w:i/>
          <w:iCs/>
          <w:sz w:val="24"/>
          <w:szCs w:val="24"/>
        </w:rPr>
        <w:t>Romantic love</w:t>
      </w:r>
      <w:r w:rsidRPr="000C702F">
        <w:rPr>
          <w:rFonts w:ascii="Cambria" w:hAnsi="Cambria" w:cs="Times New Roman"/>
          <w:sz w:val="24"/>
          <w:szCs w:val="24"/>
        </w:rPr>
        <w:t xml:space="preserve"> merupakan jenis cinta yang melibatkan komponen </w:t>
      </w:r>
      <w:r w:rsidRPr="000C702F">
        <w:rPr>
          <w:rFonts w:ascii="Cambria" w:hAnsi="Cambria" w:cs="Times New Roman"/>
          <w:i/>
          <w:iCs/>
          <w:sz w:val="24"/>
          <w:szCs w:val="24"/>
        </w:rPr>
        <w:t>intimacy</w:t>
      </w:r>
      <w:r w:rsidRPr="000C702F">
        <w:rPr>
          <w:rFonts w:ascii="Cambria" w:hAnsi="Cambria" w:cs="Times New Roman"/>
          <w:sz w:val="24"/>
          <w:szCs w:val="24"/>
        </w:rPr>
        <w:t xml:space="preserve"> dan </w:t>
      </w:r>
      <w:r w:rsidRPr="000C702F">
        <w:rPr>
          <w:rFonts w:ascii="Cambria" w:hAnsi="Cambria" w:cs="Times New Roman"/>
          <w:i/>
          <w:iCs/>
          <w:sz w:val="24"/>
          <w:szCs w:val="24"/>
        </w:rPr>
        <w:t>passion</w:t>
      </w:r>
      <w:r w:rsidRPr="000C702F">
        <w:rPr>
          <w:rFonts w:ascii="Cambria" w:hAnsi="Cambria" w:cs="Times New Roman"/>
          <w:sz w:val="24"/>
          <w:szCs w:val="24"/>
        </w:rPr>
        <w:t xml:space="preserve">. Jenis cinta ini terjadi pada orang yang sedang menjalani hubungan pacaran. Lirik lagu ini menunjukkan adanya pemenuhan seksual yang berupa sentuhan sebagai bentuk kasih sayang pasangan. Sehingga pada lirik lagu </w:t>
      </w:r>
      <w:r w:rsidRPr="000C702F">
        <w:rPr>
          <w:rFonts w:ascii="Cambria" w:hAnsi="Cambria" w:cs="Times New Roman"/>
          <w:i/>
          <w:iCs/>
          <w:sz w:val="24"/>
          <w:szCs w:val="24"/>
        </w:rPr>
        <w:t>Semua Aku Dirayakan</w:t>
      </w:r>
      <w:r w:rsidRPr="000C702F">
        <w:rPr>
          <w:rFonts w:ascii="Cambria" w:hAnsi="Cambria" w:cs="Times New Roman"/>
          <w:sz w:val="24"/>
          <w:szCs w:val="24"/>
        </w:rPr>
        <w:t xml:space="preserve"> memilki pola cinta yang mengisahkan awal hubungan mereka tumbuh dan menjalin kisah yang romantis bersama.</w:t>
      </w:r>
    </w:p>
    <w:p w14:paraId="30E07A1C" w14:textId="77777777" w:rsidR="006A40E1" w:rsidRPr="000C702F" w:rsidRDefault="006A40E1" w:rsidP="00361E7D">
      <w:pPr>
        <w:pStyle w:val="ListParagraph"/>
        <w:spacing w:line="240" w:lineRule="auto"/>
        <w:ind w:left="0" w:firstLine="284"/>
        <w:jc w:val="both"/>
        <w:rPr>
          <w:rFonts w:ascii="Cambria" w:hAnsi="Cambria" w:cs="Times New Roman"/>
          <w:b/>
          <w:bCs/>
          <w:sz w:val="24"/>
          <w:szCs w:val="24"/>
        </w:rPr>
      </w:pPr>
    </w:p>
    <w:p w14:paraId="499D0943" w14:textId="4FCBDF37" w:rsidR="006A40E1" w:rsidRPr="000C702F" w:rsidRDefault="00DA01F7" w:rsidP="00361E7D">
      <w:pPr>
        <w:pStyle w:val="ListParagraph"/>
        <w:numPr>
          <w:ilvl w:val="0"/>
          <w:numId w:val="2"/>
        </w:numPr>
        <w:spacing w:line="240" w:lineRule="auto"/>
        <w:ind w:left="284"/>
        <w:jc w:val="both"/>
        <w:rPr>
          <w:rFonts w:ascii="Cambria" w:hAnsi="Cambria" w:cs="Times New Roman"/>
          <w:b/>
          <w:bCs/>
          <w:sz w:val="24"/>
          <w:szCs w:val="24"/>
        </w:rPr>
      </w:pPr>
      <w:r w:rsidRPr="000C702F">
        <w:rPr>
          <w:rFonts w:ascii="Cambria" w:hAnsi="Cambria" w:cs="Times New Roman"/>
          <w:b/>
          <w:bCs/>
          <w:sz w:val="24"/>
          <w:szCs w:val="24"/>
        </w:rPr>
        <w:t xml:space="preserve">Aspek Romansa dalam lirik lagu </w:t>
      </w:r>
      <w:r w:rsidRPr="000C702F">
        <w:rPr>
          <w:rFonts w:ascii="Cambria" w:hAnsi="Cambria" w:cs="Times New Roman"/>
          <w:b/>
          <w:bCs/>
          <w:i/>
          <w:iCs/>
          <w:sz w:val="24"/>
          <w:szCs w:val="24"/>
        </w:rPr>
        <w:t>Ah</w:t>
      </w:r>
    </w:p>
    <w:p w14:paraId="674E52B6" w14:textId="77777777" w:rsidR="008B7750" w:rsidRPr="000C702F" w:rsidRDefault="00DA01F7" w:rsidP="00361E7D">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 xml:space="preserve">Lirik lagu </w:t>
      </w:r>
      <w:r w:rsidRPr="000C702F">
        <w:rPr>
          <w:rFonts w:ascii="Cambria" w:hAnsi="Cambria" w:cs="Times New Roman"/>
          <w:i/>
          <w:iCs/>
          <w:sz w:val="24"/>
          <w:szCs w:val="24"/>
        </w:rPr>
        <w:t>Ah</w:t>
      </w:r>
      <w:r w:rsidRPr="000C702F">
        <w:rPr>
          <w:rFonts w:ascii="Cambria" w:hAnsi="Cambria" w:cs="Times New Roman"/>
          <w:sz w:val="24"/>
          <w:szCs w:val="24"/>
        </w:rPr>
        <w:t xml:space="preserve"> berkisahkan tentang rasa bersyukur tokoh ‘aku’ yang dapat menemukan pasangan yang ia dambakan, hubungan yang terjalin dengan bahagia.</w:t>
      </w:r>
      <w:r w:rsidR="008B7750" w:rsidRPr="000C702F">
        <w:rPr>
          <w:rFonts w:ascii="Cambria" w:hAnsi="Cambria" w:cs="Times New Roman"/>
          <w:sz w:val="24"/>
          <w:szCs w:val="24"/>
        </w:rPr>
        <w:t xml:space="preserve"> </w:t>
      </w:r>
      <w:r w:rsidRPr="000C702F">
        <w:rPr>
          <w:rFonts w:ascii="Cambria" w:hAnsi="Cambria" w:cs="Times New Roman"/>
          <w:sz w:val="24"/>
          <w:szCs w:val="24"/>
        </w:rPr>
        <w:t xml:space="preserve">Komponen cinta atau tahapan cinta dalam sebuah hubungan yang ditemukan dalam lirik lagu </w:t>
      </w:r>
      <w:r w:rsidRPr="000C702F">
        <w:rPr>
          <w:rFonts w:ascii="Cambria" w:hAnsi="Cambria" w:cs="Times New Roman"/>
          <w:i/>
          <w:iCs/>
          <w:sz w:val="24"/>
          <w:szCs w:val="24"/>
        </w:rPr>
        <w:t>Ah</w:t>
      </w:r>
      <w:r w:rsidRPr="000C702F">
        <w:rPr>
          <w:rFonts w:ascii="Cambria" w:hAnsi="Cambria" w:cs="Times New Roman"/>
          <w:sz w:val="24"/>
          <w:szCs w:val="24"/>
        </w:rPr>
        <w:t xml:space="preserve"> yaitu </w:t>
      </w:r>
      <w:r w:rsidRPr="000C702F">
        <w:rPr>
          <w:rFonts w:ascii="Cambria" w:hAnsi="Cambria" w:cs="Times New Roman"/>
          <w:i/>
          <w:iCs/>
          <w:sz w:val="24"/>
          <w:szCs w:val="24"/>
        </w:rPr>
        <w:t>intimacy, passion</w:t>
      </w:r>
      <w:r w:rsidRPr="000C702F">
        <w:rPr>
          <w:rFonts w:ascii="Cambria" w:hAnsi="Cambria" w:cs="Times New Roman"/>
          <w:sz w:val="24"/>
          <w:szCs w:val="24"/>
        </w:rPr>
        <w:t xml:space="preserve">, dan </w:t>
      </w:r>
      <w:r w:rsidRPr="000C702F">
        <w:rPr>
          <w:rFonts w:ascii="Cambria" w:hAnsi="Cambria" w:cs="Times New Roman"/>
          <w:i/>
          <w:iCs/>
          <w:sz w:val="24"/>
          <w:szCs w:val="24"/>
        </w:rPr>
        <w:t>commitment</w:t>
      </w:r>
      <w:r w:rsidRPr="000C702F">
        <w:rPr>
          <w:rFonts w:ascii="Cambria" w:hAnsi="Cambria" w:cs="Times New Roman"/>
          <w:sz w:val="24"/>
          <w:szCs w:val="24"/>
        </w:rPr>
        <w:t xml:space="preserve">. Komponen yang lengkap terdapat dalam lagu ini membentuk cinta yang ideal karena ketiga komponen tersebut saling terikat dan berhubungan yang menjadikan cinta sempurna. Komponen </w:t>
      </w:r>
      <w:r w:rsidRPr="000C702F">
        <w:rPr>
          <w:rFonts w:ascii="Cambria" w:hAnsi="Cambria" w:cs="Times New Roman"/>
          <w:i/>
          <w:iCs/>
          <w:sz w:val="24"/>
          <w:szCs w:val="24"/>
        </w:rPr>
        <w:t>intimacy</w:t>
      </w:r>
      <w:r w:rsidRPr="000C702F">
        <w:rPr>
          <w:rFonts w:ascii="Cambria" w:hAnsi="Cambria" w:cs="Times New Roman"/>
          <w:sz w:val="24"/>
          <w:szCs w:val="24"/>
        </w:rPr>
        <w:t xml:space="preserve"> membangun hubungan hangat pada pasangan, pada tahap ini perasaan kasmaran timbul untuk membangun situasi itu. Munculnya </w:t>
      </w:r>
      <w:r w:rsidRPr="000C702F">
        <w:rPr>
          <w:rFonts w:ascii="Cambria" w:hAnsi="Cambria" w:cs="Times New Roman"/>
          <w:i/>
          <w:iCs/>
          <w:sz w:val="24"/>
          <w:szCs w:val="24"/>
        </w:rPr>
        <w:t>intimacy</w:t>
      </w:r>
      <w:r w:rsidRPr="000C702F">
        <w:rPr>
          <w:rFonts w:ascii="Cambria" w:hAnsi="Cambria" w:cs="Times New Roman"/>
          <w:sz w:val="24"/>
          <w:szCs w:val="24"/>
        </w:rPr>
        <w:t xml:space="preserve"> pada lirik lagu ini sebagai berikut :</w:t>
      </w:r>
    </w:p>
    <w:p w14:paraId="0F5AD4A5" w14:textId="77777777" w:rsidR="008B7750" w:rsidRPr="000C702F" w:rsidRDefault="008B7750" w:rsidP="00361E7D">
      <w:pPr>
        <w:pStyle w:val="ListParagraph"/>
        <w:spacing w:line="240" w:lineRule="auto"/>
        <w:ind w:left="0" w:firstLine="284"/>
        <w:jc w:val="both"/>
        <w:rPr>
          <w:rFonts w:ascii="Cambria" w:hAnsi="Cambria" w:cs="Times New Roman"/>
          <w:sz w:val="24"/>
          <w:szCs w:val="24"/>
        </w:rPr>
      </w:pPr>
    </w:p>
    <w:p w14:paraId="30DEE472" w14:textId="77777777" w:rsidR="008B7750" w:rsidRPr="000C702F" w:rsidRDefault="00DA01F7" w:rsidP="00361E7D">
      <w:pPr>
        <w:pStyle w:val="ListParagraph"/>
        <w:spacing w:line="240" w:lineRule="auto"/>
        <w:ind w:left="284"/>
        <w:jc w:val="both"/>
        <w:rPr>
          <w:rFonts w:ascii="Cambria" w:hAnsi="Cambria" w:cs="Times New Roman"/>
          <w:i/>
          <w:iCs/>
          <w:sz w:val="24"/>
          <w:szCs w:val="24"/>
        </w:rPr>
      </w:pPr>
      <w:r w:rsidRPr="000C702F">
        <w:rPr>
          <w:rFonts w:ascii="Cambria" w:hAnsi="Cambria" w:cs="Times New Roman"/>
          <w:i/>
          <w:iCs/>
          <w:sz w:val="24"/>
          <w:szCs w:val="24"/>
        </w:rPr>
        <w:t>Ah… akhirnya cinta yang tak menguras air mata</w:t>
      </w:r>
    </w:p>
    <w:p w14:paraId="0B09DCBF" w14:textId="77777777" w:rsidR="008B7750"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Penungguan lama yang terbayar</w:t>
      </w:r>
    </w:p>
    <w:p w14:paraId="0C812D55" w14:textId="77777777" w:rsidR="008B7750"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Beribu lautan yang ku layar sebelummu</w:t>
      </w:r>
    </w:p>
    <w:p w14:paraId="7F030AF8" w14:textId="77777777" w:rsidR="008B7750"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Akal kubilang pasti ini yag kudambakan</w:t>
      </w:r>
    </w:p>
    <w:p w14:paraId="590AF71E" w14:textId="77777777" w:rsidR="008B7750" w:rsidRPr="000C702F" w:rsidRDefault="008B7750" w:rsidP="00361E7D">
      <w:pPr>
        <w:pStyle w:val="ListParagraph"/>
        <w:spacing w:line="240" w:lineRule="auto"/>
        <w:ind w:left="0" w:firstLine="284"/>
        <w:jc w:val="both"/>
        <w:rPr>
          <w:rFonts w:ascii="Cambria" w:hAnsi="Cambria" w:cs="Times New Roman"/>
          <w:sz w:val="24"/>
          <w:szCs w:val="24"/>
        </w:rPr>
      </w:pPr>
    </w:p>
    <w:p w14:paraId="23CC5534" w14:textId="77777777" w:rsidR="008B7750" w:rsidRPr="000C702F" w:rsidRDefault="00DA01F7" w:rsidP="00361E7D">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 xml:space="preserve">Kutipan lirik di atas menggambarkan perasaan senang yang dirasakan tokoh ‘aku’ karena penantian yang panjang berbuah </w:t>
      </w:r>
      <w:r w:rsidRPr="000C702F">
        <w:rPr>
          <w:rFonts w:ascii="Cambria" w:hAnsi="Cambria" w:cs="Times New Roman"/>
          <w:sz w:val="24"/>
          <w:szCs w:val="24"/>
        </w:rPr>
        <w:lastRenderedPageBreak/>
        <w:t>hasil ketika ia menemukan seseorang yang ia cari, yaitu seseorang yang mencitainya.</w:t>
      </w:r>
    </w:p>
    <w:p w14:paraId="5FA3D179" w14:textId="77777777" w:rsidR="008B7750" w:rsidRPr="000C702F" w:rsidRDefault="008B7750" w:rsidP="00361E7D">
      <w:pPr>
        <w:pStyle w:val="ListParagraph"/>
        <w:spacing w:line="240" w:lineRule="auto"/>
        <w:ind w:left="0" w:firstLine="284"/>
        <w:jc w:val="both"/>
        <w:rPr>
          <w:rFonts w:ascii="Cambria" w:hAnsi="Cambria" w:cs="Times New Roman"/>
          <w:sz w:val="24"/>
          <w:szCs w:val="24"/>
        </w:rPr>
      </w:pPr>
    </w:p>
    <w:p w14:paraId="62C27F39" w14:textId="77777777" w:rsidR="008B7750"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Masa depan mungil atau mewah</w:t>
      </w:r>
    </w:p>
    <w:p w14:paraId="3E9E9113" w14:textId="77777777" w:rsidR="008B7750" w:rsidRPr="000C702F" w:rsidRDefault="00DA01F7" w:rsidP="00361E7D">
      <w:pPr>
        <w:pStyle w:val="ListParagraph"/>
        <w:spacing w:line="240" w:lineRule="auto"/>
        <w:ind w:left="284"/>
        <w:jc w:val="both"/>
        <w:rPr>
          <w:rFonts w:ascii="Cambria" w:hAnsi="Cambria" w:cs="Times New Roman"/>
          <w:sz w:val="24"/>
          <w:szCs w:val="24"/>
        </w:rPr>
      </w:pPr>
      <w:r w:rsidRPr="000C702F">
        <w:rPr>
          <w:rFonts w:ascii="Cambria" w:hAnsi="Cambria" w:cs="Times New Roman"/>
          <w:i/>
          <w:iCs/>
          <w:sz w:val="24"/>
          <w:szCs w:val="24"/>
        </w:rPr>
        <w:t>Selama denganmu kujalani penuh sumringah</w:t>
      </w:r>
    </w:p>
    <w:p w14:paraId="2B9FB2AF" w14:textId="77777777" w:rsidR="008B7750" w:rsidRPr="000C702F" w:rsidRDefault="008B7750" w:rsidP="00361E7D">
      <w:pPr>
        <w:pStyle w:val="ListParagraph"/>
        <w:spacing w:line="240" w:lineRule="auto"/>
        <w:ind w:left="0" w:firstLine="284"/>
        <w:jc w:val="both"/>
        <w:rPr>
          <w:rFonts w:ascii="Cambria" w:hAnsi="Cambria" w:cs="Times New Roman"/>
          <w:sz w:val="24"/>
          <w:szCs w:val="24"/>
        </w:rPr>
      </w:pPr>
    </w:p>
    <w:p w14:paraId="21674F49" w14:textId="77777777" w:rsidR="008B7750" w:rsidRPr="000C702F" w:rsidRDefault="00DA01F7" w:rsidP="00361E7D">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 xml:space="preserve">Lirik di atas juga mengungkapkan bahwa tokoh ‘aku’ tidak peduli dengan kehidupan yang akan ia jalani nantinya dengan pasangannya itu, asal ia hidup bersama dengan pasangannya itu ia akan merasa senang. Lalu terdapat komponen passion yang berupa penerimaan keadaan tokoh akibat rasa ingin saling memiliki. Bentuk </w:t>
      </w:r>
      <w:r w:rsidRPr="000C702F">
        <w:rPr>
          <w:rFonts w:ascii="Cambria" w:hAnsi="Cambria" w:cs="Times New Roman"/>
          <w:i/>
          <w:iCs/>
          <w:sz w:val="24"/>
          <w:szCs w:val="24"/>
        </w:rPr>
        <w:t>passion</w:t>
      </w:r>
      <w:r w:rsidRPr="000C702F">
        <w:rPr>
          <w:rFonts w:ascii="Cambria" w:hAnsi="Cambria" w:cs="Times New Roman"/>
          <w:sz w:val="24"/>
          <w:szCs w:val="24"/>
        </w:rPr>
        <w:t xml:space="preserve"> ditemukan pada lirik berikut :</w:t>
      </w:r>
    </w:p>
    <w:p w14:paraId="66DE15A0" w14:textId="77777777" w:rsidR="008B7750" w:rsidRPr="000C702F" w:rsidRDefault="008B7750" w:rsidP="00361E7D">
      <w:pPr>
        <w:pStyle w:val="ListParagraph"/>
        <w:spacing w:line="240" w:lineRule="auto"/>
        <w:ind w:left="0" w:firstLine="284"/>
        <w:jc w:val="both"/>
        <w:rPr>
          <w:rFonts w:ascii="Cambria" w:hAnsi="Cambria" w:cs="Times New Roman"/>
          <w:sz w:val="24"/>
          <w:szCs w:val="24"/>
        </w:rPr>
      </w:pPr>
    </w:p>
    <w:p w14:paraId="7CB1748E" w14:textId="77777777" w:rsidR="008B7750"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Dunia saksinya saat ku rekah</w:t>
      </w:r>
    </w:p>
    <w:p w14:paraId="2ECF749C" w14:textId="77777777" w:rsidR="008B7750"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Dicinta penuh sehalus seharusnya</w:t>
      </w:r>
    </w:p>
    <w:p w14:paraId="47F1DC7C" w14:textId="77777777" w:rsidR="008B7750"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Aku bersinar saat kurekah</w:t>
      </w:r>
    </w:p>
    <w:p w14:paraId="0AFC6FD3" w14:textId="77777777" w:rsidR="008B7750"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Dicinta penuh sebaik-baiknya</w:t>
      </w:r>
    </w:p>
    <w:p w14:paraId="47F7EA56" w14:textId="77777777" w:rsidR="008B7750"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Bahagiaku kau usahakan</w:t>
      </w:r>
    </w:p>
    <w:p w14:paraId="6A75C009" w14:textId="77777777" w:rsidR="00692AC4" w:rsidRPr="000C702F" w:rsidRDefault="00692AC4" w:rsidP="008912B8">
      <w:pPr>
        <w:pStyle w:val="ListParagraph"/>
        <w:spacing w:line="240" w:lineRule="auto"/>
        <w:ind w:left="0" w:firstLine="284"/>
        <w:jc w:val="both"/>
        <w:rPr>
          <w:rFonts w:ascii="Cambria" w:hAnsi="Cambria" w:cs="Times New Roman"/>
          <w:sz w:val="24"/>
          <w:szCs w:val="24"/>
        </w:rPr>
      </w:pPr>
    </w:p>
    <w:p w14:paraId="2A5355B2" w14:textId="331291F2" w:rsidR="001E0B06" w:rsidRPr="000C702F" w:rsidRDefault="00DA01F7" w:rsidP="008912B8">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 xml:space="preserve">Pada lirik di atas menunjukkan </w:t>
      </w:r>
      <w:r w:rsidR="008912B8" w:rsidRPr="000C702F">
        <w:rPr>
          <w:rFonts w:ascii="Cambria" w:hAnsi="Cambria" w:cs="Times New Roman"/>
          <w:i/>
          <w:iCs/>
          <w:sz w:val="24"/>
          <w:szCs w:val="24"/>
        </w:rPr>
        <w:t>p</w:t>
      </w:r>
      <w:r w:rsidRPr="000C702F">
        <w:rPr>
          <w:rFonts w:ascii="Cambria" w:hAnsi="Cambria" w:cs="Times New Roman"/>
          <w:i/>
          <w:iCs/>
          <w:sz w:val="24"/>
          <w:szCs w:val="24"/>
        </w:rPr>
        <w:t>assion</w:t>
      </w:r>
      <w:r w:rsidRPr="000C702F">
        <w:rPr>
          <w:rFonts w:ascii="Cambria" w:hAnsi="Cambria" w:cs="Times New Roman"/>
          <w:sz w:val="24"/>
          <w:szCs w:val="24"/>
        </w:rPr>
        <w:t xml:space="preserve"> berupa dorongan motivasi yang dilakukan pasangan untuk melakukan usaha-usaha yang mampu membuat tokoh ‘aku’ merasa bahagia dan di apresiasi atas segala yang ia lakukan. Upaya-upaya ini yang membuah tokoh ‘aku’ merasa dicintai dengan sepenuh hati. Tidak hanya </w:t>
      </w:r>
      <w:r w:rsidRPr="000C702F">
        <w:rPr>
          <w:rFonts w:ascii="Cambria" w:hAnsi="Cambria" w:cs="Times New Roman"/>
          <w:i/>
          <w:iCs/>
          <w:sz w:val="24"/>
          <w:szCs w:val="24"/>
        </w:rPr>
        <w:t>intimacy</w:t>
      </w:r>
      <w:r w:rsidRPr="000C702F">
        <w:rPr>
          <w:rFonts w:ascii="Cambria" w:hAnsi="Cambria" w:cs="Times New Roman"/>
          <w:sz w:val="24"/>
          <w:szCs w:val="24"/>
        </w:rPr>
        <w:t xml:space="preserve"> dan </w:t>
      </w:r>
      <w:r w:rsidRPr="000C702F">
        <w:rPr>
          <w:rFonts w:ascii="Cambria" w:hAnsi="Cambria" w:cs="Times New Roman"/>
          <w:i/>
          <w:iCs/>
          <w:sz w:val="24"/>
          <w:szCs w:val="24"/>
        </w:rPr>
        <w:t>passion</w:t>
      </w:r>
      <w:r w:rsidRPr="000C702F">
        <w:rPr>
          <w:rFonts w:ascii="Cambria" w:hAnsi="Cambria" w:cs="Times New Roman"/>
          <w:sz w:val="24"/>
          <w:szCs w:val="24"/>
        </w:rPr>
        <w:t xml:space="preserve">, ditemukan juga komponen cinta bentuk </w:t>
      </w:r>
      <w:r w:rsidRPr="000C702F">
        <w:rPr>
          <w:rFonts w:ascii="Cambria" w:hAnsi="Cambria" w:cs="Times New Roman"/>
          <w:i/>
          <w:iCs/>
          <w:sz w:val="24"/>
          <w:szCs w:val="24"/>
        </w:rPr>
        <w:t>commitment</w:t>
      </w:r>
      <w:r w:rsidRPr="000C702F">
        <w:rPr>
          <w:rFonts w:ascii="Cambria" w:hAnsi="Cambria" w:cs="Times New Roman"/>
          <w:sz w:val="24"/>
          <w:szCs w:val="24"/>
        </w:rPr>
        <w:t xml:space="preserve"> dalam lirik lagu </w:t>
      </w:r>
      <w:r w:rsidRPr="000C702F">
        <w:rPr>
          <w:rFonts w:ascii="Cambria" w:hAnsi="Cambria" w:cs="Times New Roman"/>
          <w:i/>
          <w:iCs/>
          <w:sz w:val="24"/>
          <w:szCs w:val="24"/>
        </w:rPr>
        <w:t>Ah</w:t>
      </w:r>
      <w:r w:rsidRPr="000C702F">
        <w:rPr>
          <w:rFonts w:ascii="Cambria" w:hAnsi="Cambria" w:cs="Times New Roman"/>
          <w:sz w:val="24"/>
          <w:szCs w:val="24"/>
        </w:rPr>
        <w:t xml:space="preserve">. Komponen cinta berupa </w:t>
      </w:r>
      <w:r w:rsidRPr="000C702F">
        <w:rPr>
          <w:rFonts w:ascii="Cambria" w:hAnsi="Cambria" w:cs="Times New Roman"/>
          <w:i/>
          <w:iCs/>
          <w:sz w:val="24"/>
          <w:szCs w:val="24"/>
        </w:rPr>
        <w:t>commitment</w:t>
      </w:r>
      <w:r w:rsidRPr="000C702F">
        <w:rPr>
          <w:rFonts w:ascii="Cambria" w:hAnsi="Cambria" w:cs="Times New Roman"/>
          <w:sz w:val="24"/>
          <w:szCs w:val="24"/>
        </w:rPr>
        <w:t xml:space="preserve"> merupakan keadaan pasangan yang mengutamakan rasa ingin selalu bersama dan hidup berdua bahagia, dibuktikan pada lirik berikut :</w:t>
      </w:r>
    </w:p>
    <w:p w14:paraId="00248D58" w14:textId="77777777" w:rsidR="001E0B06" w:rsidRPr="000C702F" w:rsidRDefault="001E0B06" w:rsidP="00361E7D">
      <w:pPr>
        <w:pStyle w:val="ListParagraph"/>
        <w:spacing w:line="240" w:lineRule="auto"/>
        <w:ind w:left="0" w:firstLine="284"/>
        <w:jc w:val="both"/>
        <w:rPr>
          <w:rFonts w:ascii="Cambria" w:hAnsi="Cambria" w:cs="Times New Roman"/>
          <w:sz w:val="24"/>
          <w:szCs w:val="24"/>
        </w:rPr>
      </w:pPr>
    </w:p>
    <w:p w14:paraId="71D3E40C" w14:textId="77777777" w:rsidR="001E0B06"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Ah… baiknya tuhan</w:t>
      </w:r>
    </w:p>
    <w:p w14:paraId="7992EA3C" w14:textId="77777777" w:rsidR="001E0B06"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Tak ada doa yang terlewatkan</w:t>
      </w:r>
    </w:p>
    <w:p w14:paraId="571F4C20" w14:textId="77777777" w:rsidR="001E0B06"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Masih kutitipkan pinta lamaku</w:t>
      </w:r>
    </w:p>
    <w:p w14:paraId="3ED855CB" w14:textId="77777777" w:rsidR="001E0B06" w:rsidRPr="000C702F" w:rsidRDefault="00DA01F7" w:rsidP="00361E7D">
      <w:pPr>
        <w:pStyle w:val="ListParagraph"/>
        <w:spacing w:line="240" w:lineRule="auto"/>
        <w:ind w:left="0" w:firstLine="284"/>
        <w:jc w:val="both"/>
        <w:rPr>
          <w:rFonts w:ascii="Cambria" w:hAnsi="Cambria" w:cs="Times New Roman"/>
          <w:i/>
          <w:iCs/>
          <w:sz w:val="24"/>
          <w:szCs w:val="24"/>
        </w:rPr>
      </w:pPr>
      <w:r w:rsidRPr="000C702F">
        <w:rPr>
          <w:rFonts w:ascii="Cambria" w:hAnsi="Cambria" w:cs="Times New Roman"/>
          <w:i/>
          <w:iCs/>
          <w:sz w:val="24"/>
          <w:szCs w:val="24"/>
        </w:rPr>
        <w:t>Untuk bermuara pada sandaran ingin aku</w:t>
      </w:r>
    </w:p>
    <w:p w14:paraId="60D1AD5C" w14:textId="77777777" w:rsidR="001E0B06" w:rsidRPr="000C702F" w:rsidRDefault="001E0B06" w:rsidP="00361E7D">
      <w:pPr>
        <w:pStyle w:val="ListParagraph"/>
        <w:spacing w:line="240" w:lineRule="auto"/>
        <w:ind w:left="0" w:firstLine="284"/>
        <w:jc w:val="both"/>
        <w:rPr>
          <w:rFonts w:ascii="Cambria" w:hAnsi="Cambria" w:cs="Times New Roman"/>
          <w:sz w:val="24"/>
          <w:szCs w:val="24"/>
        </w:rPr>
      </w:pPr>
    </w:p>
    <w:p w14:paraId="2D84FC30" w14:textId="77777777" w:rsidR="001E0B06" w:rsidRPr="000C702F" w:rsidRDefault="00DA01F7" w:rsidP="00361E7D">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 xml:space="preserve">Lirik tersebut menjelaskan bahwa adanya </w:t>
      </w:r>
      <w:r w:rsidRPr="000C702F">
        <w:rPr>
          <w:rFonts w:ascii="Cambria" w:hAnsi="Cambria" w:cs="Times New Roman"/>
          <w:i/>
          <w:iCs/>
          <w:sz w:val="24"/>
          <w:szCs w:val="24"/>
        </w:rPr>
        <w:t>commitment</w:t>
      </w:r>
      <w:r w:rsidRPr="000C702F">
        <w:rPr>
          <w:rFonts w:ascii="Cambria" w:hAnsi="Cambria" w:cs="Times New Roman"/>
          <w:sz w:val="24"/>
          <w:szCs w:val="24"/>
        </w:rPr>
        <w:t xml:space="preserve"> yaitu untuk mengusahakan hubungannnya. Ia berdo’a pada tuhan agar hubungannya itu sudah sesuai dengan apa yang ia inginkan sejak dulu.</w:t>
      </w:r>
      <w:r w:rsidR="001E0B06" w:rsidRPr="000C702F">
        <w:rPr>
          <w:rFonts w:ascii="Cambria" w:hAnsi="Cambria" w:cs="Times New Roman"/>
          <w:sz w:val="24"/>
          <w:szCs w:val="24"/>
        </w:rPr>
        <w:t xml:space="preserve"> </w:t>
      </w:r>
      <w:r w:rsidRPr="000C702F">
        <w:rPr>
          <w:rFonts w:ascii="Cambria" w:hAnsi="Cambria" w:cs="Times New Roman"/>
          <w:sz w:val="24"/>
          <w:szCs w:val="24"/>
        </w:rPr>
        <w:t xml:space="preserve">Kemudian jenis cinta pada lagu </w:t>
      </w:r>
      <w:r w:rsidRPr="000C702F">
        <w:rPr>
          <w:rFonts w:ascii="Cambria" w:hAnsi="Cambria" w:cs="Times New Roman"/>
          <w:i/>
          <w:iCs/>
          <w:sz w:val="24"/>
          <w:szCs w:val="24"/>
        </w:rPr>
        <w:t>Ah</w:t>
      </w:r>
      <w:r w:rsidRPr="000C702F">
        <w:rPr>
          <w:rFonts w:ascii="Cambria" w:hAnsi="Cambria" w:cs="Times New Roman"/>
          <w:sz w:val="24"/>
          <w:szCs w:val="24"/>
        </w:rPr>
        <w:t xml:space="preserve"> yaitu </w:t>
      </w:r>
      <w:r w:rsidRPr="000C702F">
        <w:rPr>
          <w:rFonts w:ascii="Cambria" w:hAnsi="Cambria" w:cs="Times New Roman"/>
          <w:i/>
          <w:iCs/>
          <w:sz w:val="24"/>
          <w:szCs w:val="24"/>
        </w:rPr>
        <w:t>consummate love</w:t>
      </w:r>
      <w:r w:rsidRPr="000C702F">
        <w:rPr>
          <w:rFonts w:ascii="Cambria" w:hAnsi="Cambria" w:cs="Times New Roman"/>
          <w:sz w:val="24"/>
          <w:szCs w:val="24"/>
        </w:rPr>
        <w:t xml:space="preserve"> (cinta sejati). Jenis cinta ini menjadi jenis cinta yang paling </w:t>
      </w:r>
      <w:r w:rsidRPr="000C702F">
        <w:rPr>
          <w:rFonts w:ascii="Cambria" w:hAnsi="Cambria" w:cs="Times New Roman"/>
          <w:sz w:val="24"/>
          <w:szCs w:val="24"/>
        </w:rPr>
        <w:t xml:space="preserve">ideal dikarenakan komponen cinta yang ada di dalamnya lengkap, terdapat </w:t>
      </w:r>
      <w:r w:rsidRPr="000C702F">
        <w:rPr>
          <w:rFonts w:ascii="Cambria" w:hAnsi="Cambria" w:cs="Times New Roman"/>
          <w:i/>
          <w:iCs/>
          <w:sz w:val="24"/>
          <w:szCs w:val="24"/>
        </w:rPr>
        <w:t>intimacy, passion</w:t>
      </w:r>
      <w:r w:rsidRPr="000C702F">
        <w:rPr>
          <w:rFonts w:ascii="Cambria" w:hAnsi="Cambria" w:cs="Times New Roman"/>
          <w:sz w:val="24"/>
          <w:szCs w:val="24"/>
        </w:rPr>
        <w:t xml:space="preserve">, dan </w:t>
      </w:r>
      <w:r w:rsidRPr="000C702F">
        <w:rPr>
          <w:rFonts w:ascii="Cambria" w:hAnsi="Cambria" w:cs="Times New Roman"/>
          <w:i/>
          <w:iCs/>
          <w:sz w:val="24"/>
          <w:szCs w:val="24"/>
        </w:rPr>
        <w:t>commitment</w:t>
      </w:r>
      <w:r w:rsidRPr="000C702F">
        <w:rPr>
          <w:rFonts w:ascii="Cambria" w:hAnsi="Cambria" w:cs="Times New Roman"/>
          <w:sz w:val="24"/>
          <w:szCs w:val="24"/>
        </w:rPr>
        <w:t>. Pada jenis cinta ini hubungan akan mencapai jenjang serius akibat adanya keharmonisan yang tercipta dan rasa tanggung jawab. Selain itu, hubungan terjalin secara seimbang karena adanya ketiga komponen cinta yang saling melengkapi.</w:t>
      </w:r>
    </w:p>
    <w:p w14:paraId="27BBCC96" w14:textId="27BE4F02" w:rsidR="008912B8" w:rsidRPr="000C702F" w:rsidRDefault="00DA01F7" w:rsidP="00692AC4">
      <w:pPr>
        <w:pStyle w:val="ListParagraph"/>
        <w:spacing w:line="240" w:lineRule="auto"/>
        <w:ind w:left="0" w:firstLine="284"/>
        <w:jc w:val="both"/>
        <w:rPr>
          <w:rFonts w:ascii="Cambria" w:hAnsi="Cambria" w:cs="Times New Roman"/>
          <w:sz w:val="24"/>
          <w:szCs w:val="24"/>
        </w:rPr>
      </w:pPr>
      <w:r w:rsidRPr="000C702F">
        <w:rPr>
          <w:rFonts w:ascii="Cambria" w:hAnsi="Cambria" w:cs="Times New Roman"/>
          <w:sz w:val="24"/>
          <w:szCs w:val="24"/>
        </w:rPr>
        <w:t xml:space="preserve">Lirik lagu </w:t>
      </w:r>
      <w:r w:rsidRPr="000C702F">
        <w:rPr>
          <w:rFonts w:ascii="Cambria" w:hAnsi="Cambria" w:cs="Times New Roman"/>
          <w:i/>
          <w:iCs/>
          <w:sz w:val="24"/>
          <w:szCs w:val="24"/>
        </w:rPr>
        <w:t>Ah</w:t>
      </w:r>
      <w:r w:rsidRPr="000C702F">
        <w:rPr>
          <w:rFonts w:ascii="Cambria" w:hAnsi="Cambria" w:cs="Times New Roman"/>
          <w:sz w:val="24"/>
          <w:szCs w:val="24"/>
        </w:rPr>
        <w:t xml:space="preserve"> merupakan fase akhir dalam album </w:t>
      </w:r>
      <w:r w:rsidRPr="000C702F">
        <w:rPr>
          <w:rFonts w:ascii="Cambria" w:hAnsi="Cambria" w:cs="Times New Roman"/>
          <w:i/>
          <w:iCs/>
          <w:sz w:val="24"/>
          <w:szCs w:val="24"/>
        </w:rPr>
        <w:t>Untuk Dunia, Cinta, dan Kotornya</w:t>
      </w:r>
      <w:r w:rsidRPr="000C702F">
        <w:rPr>
          <w:rFonts w:ascii="Cambria" w:hAnsi="Cambria" w:cs="Times New Roman"/>
          <w:sz w:val="24"/>
          <w:szCs w:val="24"/>
        </w:rPr>
        <w:t xml:space="preserve"> yang berakhir bahagia pada kisah cinta tokoh. Akhir yang bahagia ini membuktikan bahwa cinta sejati harus memiliki tiga komponen cinta di dalamnya, yaitu </w:t>
      </w:r>
      <w:r w:rsidRPr="000C702F">
        <w:rPr>
          <w:rFonts w:ascii="Cambria" w:hAnsi="Cambria" w:cs="Times New Roman"/>
          <w:i/>
          <w:iCs/>
          <w:sz w:val="24"/>
          <w:szCs w:val="24"/>
        </w:rPr>
        <w:t>intimacy, passion,</w:t>
      </w:r>
      <w:r w:rsidRPr="000C702F">
        <w:rPr>
          <w:rFonts w:ascii="Cambria" w:hAnsi="Cambria" w:cs="Times New Roman"/>
          <w:sz w:val="24"/>
          <w:szCs w:val="24"/>
        </w:rPr>
        <w:t xml:space="preserve"> dan </w:t>
      </w:r>
      <w:r w:rsidRPr="000C702F">
        <w:rPr>
          <w:rFonts w:ascii="Cambria" w:hAnsi="Cambria" w:cs="Times New Roman"/>
          <w:i/>
          <w:iCs/>
          <w:sz w:val="24"/>
          <w:szCs w:val="24"/>
        </w:rPr>
        <w:t>commitment</w:t>
      </w:r>
      <w:r w:rsidRPr="000C702F">
        <w:rPr>
          <w:rFonts w:ascii="Cambria" w:hAnsi="Cambria" w:cs="Times New Roman"/>
          <w:sz w:val="24"/>
          <w:szCs w:val="24"/>
        </w:rPr>
        <w:t>, karena setiap komponen yang ada akan membuktikan rasa suka atau cinta pada seseorang, begitu juga halnya jika hubungan tersebut memiliki ketiga komponen maka cinta itu sempurna dan pasangan berani untuk melanjutkan ke jenjang lebih serius dengan orang yang di cintainya.</w:t>
      </w:r>
    </w:p>
    <w:p w14:paraId="3D93AB4C" w14:textId="77777777" w:rsidR="008912B8" w:rsidRPr="000C702F" w:rsidRDefault="008912B8" w:rsidP="00E75DE7">
      <w:pPr>
        <w:pStyle w:val="ListParagraph"/>
        <w:spacing w:line="240" w:lineRule="auto"/>
        <w:ind w:left="284" w:firstLine="436"/>
        <w:jc w:val="both"/>
        <w:rPr>
          <w:rFonts w:ascii="Cambria" w:hAnsi="Cambria" w:cs="Times New Roman"/>
          <w:sz w:val="24"/>
          <w:szCs w:val="24"/>
        </w:rPr>
      </w:pPr>
    </w:p>
    <w:p w14:paraId="143B921F" w14:textId="77777777" w:rsidR="00C87D63" w:rsidRPr="000C702F" w:rsidRDefault="00C87D63" w:rsidP="00E75DE7">
      <w:pPr>
        <w:pStyle w:val="ListParagraph"/>
        <w:numPr>
          <w:ilvl w:val="0"/>
          <w:numId w:val="3"/>
        </w:numPr>
        <w:tabs>
          <w:tab w:val="left" w:pos="567"/>
        </w:tabs>
        <w:spacing w:line="240" w:lineRule="auto"/>
        <w:jc w:val="both"/>
        <w:rPr>
          <w:rFonts w:ascii="Cambria" w:hAnsi="Cambria" w:cs="Times New Roman"/>
          <w:b/>
          <w:bCs/>
          <w:sz w:val="24"/>
          <w:szCs w:val="24"/>
        </w:rPr>
      </w:pPr>
      <w:r w:rsidRPr="000C702F">
        <w:rPr>
          <w:rFonts w:ascii="Cambria" w:hAnsi="Cambria" w:cs="Times New Roman"/>
          <w:b/>
          <w:bCs/>
          <w:sz w:val="24"/>
          <w:szCs w:val="24"/>
        </w:rPr>
        <w:t>KE</w:t>
      </w:r>
      <w:r w:rsidR="00DA01F7" w:rsidRPr="000C702F">
        <w:rPr>
          <w:rFonts w:ascii="Cambria" w:hAnsi="Cambria" w:cs="Times New Roman"/>
          <w:b/>
          <w:bCs/>
          <w:sz w:val="24"/>
          <w:szCs w:val="24"/>
        </w:rPr>
        <w:t>SIMPULAN</w:t>
      </w:r>
    </w:p>
    <w:p w14:paraId="17A5CA7A" w14:textId="4AE9C63C" w:rsidR="00361E7D" w:rsidRPr="000C702F" w:rsidRDefault="00C87D63" w:rsidP="00692AC4">
      <w:pPr>
        <w:tabs>
          <w:tab w:val="left" w:pos="567"/>
        </w:tabs>
        <w:spacing w:line="240" w:lineRule="auto"/>
        <w:jc w:val="both"/>
        <w:rPr>
          <w:rFonts w:ascii="Cambria" w:hAnsi="Cambria" w:cs="Times New Roman"/>
          <w:b/>
          <w:bCs/>
          <w:sz w:val="24"/>
          <w:szCs w:val="24"/>
        </w:rPr>
      </w:pPr>
      <w:r w:rsidRPr="000C702F">
        <w:rPr>
          <w:rFonts w:ascii="Cambria" w:hAnsi="Cambria" w:cs="Times New Roman"/>
          <w:sz w:val="24"/>
          <w:szCs w:val="24"/>
        </w:rPr>
        <w:tab/>
      </w:r>
      <w:r w:rsidR="008A33D6" w:rsidRPr="000C702F">
        <w:rPr>
          <w:rFonts w:ascii="Cambria" w:hAnsi="Cambria" w:cs="Times New Roman"/>
          <w:sz w:val="24"/>
          <w:szCs w:val="24"/>
        </w:rPr>
        <w:t xml:space="preserve">Berdasarkan hasil analisis dan pembahasan, kesimpulan yang didapat yaitu tentang penelitian </w:t>
      </w:r>
      <w:r w:rsidRPr="000C702F">
        <w:rPr>
          <w:rFonts w:ascii="Cambria" w:hAnsi="Cambria" w:cs="Times New Roman"/>
          <w:sz w:val="24"/>
          <w:szCs w:val="24"/>
        </w:rPr>
        <w:t>aspek romansa</w:t>
      </w:r>
      <w:r w:rsidR="008A33D6" w:rsidRPr="000C702F">
        <w:rPr>
          <w:rFonts w:ascii="Cambria" w:hAnsi="Cambria" w:cs="Times New Roman"/>
          <w:sz w:val="24"/>
          <w:szCs w:val="24"/>
        </w:rPr>
        <w:t xml:space="preserve"> pada lirik lagu adalah ditemukan tahapan atau pola fase dalam lirik lagu yaitu pada lirik lagu </w:t>
      </w:r>
      <w:r w:rsidR="008A33D6" w:rsidRPr="000C702F">
        <w:rPr>
          <w:rFonts w:ascii="Cambria" w:hAnsi="Cambria" w:cs="Times New Roman"/>
          <w:i/>
          <w:iCs/>
          <w:sz w:val="24"/>
          <w:szCs w:val="24"/>
        </w:rPr>
        <w:t>Rayuan Perempuan Gila, Semua Aku Dirayakan</w:t>
      </w:r>
      <w:r w:rsidR="008A33D6" w:rsidRPr="000C702F">
        <w:rPr>
          <w:rFonts w:ascii="Cambria" w:hAnsi="Cambria" w:cs="Times New Roman"/>
          <w:sz w:val="24"/>
          <w:szCs w:val="24"/>
        </w:rPr>
        <w:t xml:space="preserve">, dan </w:t>
      </w:r>
      <w:r w:rsidR="008A33D6" w:rsidRPr="000C702F">
        <w:rPr>
          <w:rFonts w:ascii="Cambria" w:hAnsi="Cambria" w:cs="Times New Roman"/>
          <w:i/>
          <w:iCs/>
          <w:sz w:val="24"/>
          <w:szCs w:val="24"/>
        </w:rPr>
        <w:t>Ah</w:t>
      </w:r>
      <w:r w:rsidR="008A33D6" w:rsidRPr="000C702F">
        <w:rPr>
          <w:rFonts w:ascii="Cambria" w:hAnsi="Cambria" w:cs="Times New Roman"/>
          <w:sz w:val="24"/>
          <w:szCs w:val="24"/>
        </w:rPr>
        <w:t xml:space="preserve"> pada album </w:t>
      </w:r>
      <w:r w:rsidR="008A33D6" w:rsidRPr="000C702F">
        <w:rPr>
          <w:rFonts w:ascii="Cambria" w:hAnsi="Cambria" w:cs="Times New Roman"/>
          <w:i/>
          <w:iCs/>
          <w:sz w:val="24"/>
          <w:szCs w:val="24"/>
        </w:rPr>
        <w:t>Untuk Dunia, Cinta, dan Kotornya</w:t>
      </w:r>
      <w:r w:rsidR="008A33D6" w:rsidRPr="000C702F">
        <w:rPr>
          <w:rFonts w:ascii="Cambria" w:hAnsi="Cambria" w:cs="Times New Roman"/>
          <w:sz w:val="24"/>
          <w:szCs w:val="24"/>
        </w:rPr>
        <w:t>. Tahapan ini ditemukan pada tiga lagu sesuai faseny</w:t>
      </w:r>
      <w:r w:rsidRPr="000C702F">
        <w:rPr>
          <w:rFonts w:ascii="Cambria" w:hAnsi="Cambria" w:cs="Times New Roman"/>
          <w:sz w:val="24"/>
          <w:szCs w:val="24"/>
        </w:rPr>
        <w:t xml:space="preserve">a. </w:t>
      </w:r>
      <w:r w:rsidR="008A33D6" w:rsidRPr="000C702F">
        <w:rPr>
          <w:rFonts w:ascii="Cambria" w:hAnsi="Cambria" w:cs="Times New Roman"/>
          <w:sz w:val="24"/>
          <w:szCs w:val="24"/>
        </w:rPr>
        <w:t xml:space="preserve">Pada lirik lagu </w:t>
      </w:r>
      <w:r w:rsidR="008A33D6" w:rsidRPr="000C702F">
        <w:rPr>
          <w:rFonts w:ascii="Cambria" w:hAnsi="Cambria" w:cs="Times New Roman"/>
          <w:i/>
          <w:iCs/>
          <w:sz w:val="24"/>
          <w:szCs w:val="24"/>
        </w:rPr>
        <w:t>Rayuan Perempuan Gila</w:t>
      </w:r>
      <w:r w:rsidR="008A33D6" w:rsidRPr="000C702F">
        <w:rPr>
          <w:rFonts w:ascii="Cambria" w:hAnsi="Cambria" w:cs="Times New Roman"/>
          <w:sz w:val="24"/>
          <w:szCs w:val="24"/>
        </w:rPr>
        <w:t xml:space="preserve"> tidak ditemukan satu pun komponen cinta, karena pada lirik lagu tersebut hanya ditemukan konflik tokoh yang tidak saling mencintai sehingga lirik lagu tidak mengandung tahapan cinta yang seharusnya ada pada sebuah hubungan. Jenis cinta inilah digolongkan sebagai jenis cinta </w:t>
      </w:r>
      <w:r w:rsidR="008A33D6" w:rsidRPr="000C702F">
        <w:rPr>
          <w:rFonts w:ascii="Cambria" w:hAnsi="Cambria" w:cs="Times New Roman"/>
          <w:i/>
          <w:iCs/>
          <w:sz w:val="24"/>
          <w:szCs w:val="24"/>
        </w:rPr>
        <w:t>Non-Love</w:t>
      </w:r>
      <w:r w:rsidR="008A33D6" w:rsidRPr="000C702F">
        <w:rPr>
          <w:rFonts w:ascii="Cambria" w:hAnsi="Cambria" w:cs="Times New Roman"/>
          <w:sz w:val="24"/>
          <w:szCs w:val="24"/>
        </w:rPr>
        <w:t xml:space="preserve"> (tanpa cinta). Kemudian lirik lagu </w:t>
      </w:r>
      <w:r w:rsidR="008A33D6" w:rsidRPr="000C702F">
        <w:rPr>
          <w:rFonts w:ascii="Cambria" w:hAnsi="Cambria" w:cs="Times New Roman"/>
          <w:i/>
          <w:iCs/>
          <w:sz w:val="24"/>
          <w:szCs w:val="24"/>
        </w:rPr>
        <w:t>Semua Aku Dirayakan</w:t>
      </w:r>
      <w:r w:rsidR="008A33D6" w:rsidRPr="000C702F">
        <w:rPr>
          <w:rFonts w:ascii="Cambria" w:hAnsi="Cambria" w:cs="Times New Roman"/>
          <w:sz w:val="24"/>
          <w:szCs w:val="24"/>
        </w:rPr>
        <w:t xml:space="preserve"> terdapat komponen cinta </w:t>
      </w:r>
      <w:r w:rsidR="008A33D6" w:rsidRPr="000C702F">
        <w:rPr>
          <w:rFonts w:ascii="Cambria" w:hAnsi="Cambria" w:cs="Times New Roman"/>
          <w:i/>
          <w:iCs/>
          <w:sz w:val="24"/>
          <w:szCs w:val="24"/>
        </w:rPr>
        <w:t>intimacy,</w:t>
      </w:r>
      <w:r w:rsidR="008A33D6" w:rsidRPr="000C702F">
        <w:rPr>
          <w:rFonts w:ascii="Cambria" w:hAnsi="Cambria" w:cs="Times New Roman"/>
          <w:sz w:val="24"/>
          <w:szCs w:val="24"/>
        </w:rPr>
        <w:t xml:space="preserve"> berupa perlakuan penerimaan pasangan mengenai segala bentuk baik-buruk yang ada di dalam diri tokoh.  Selain itu, ada </w:t>
      </w:r>
      <w:r w:rsidR="008A33D6" w:rsidRPr="000C702F">
        <w:rPr>
          <w:rFonts w:ascii="Cambria" w:hAnsi="Cambria" w:cs="Times New Roman"/>
          <w:i/>
          <w:iCs/>
          <w:sz w:val="24"/>
          <w:szCs w:val="24"/>
        </w:rPr>
        <w:t>passion</w:t>
      </w:r>
      <w:r w:rsidR="008A33D6" w:rsidRPr="000C702F">
        <w:rPr>
          <w:rFonts w:ascii="Cambria" w:hAnsi="Cambria" w:cs="Times New Roman"/>
          <w:sz w:val="24"/>
          <w:szCs w:val="24"/>
        </w:rPr>
        <w:t xml:space="preserve"> yang berbentuk keinginan pasangan untuk menjaga tokoh dalam segala kesulitan maupun kondisi senang. Jenis cinta pada </w:t>
      </w:r>
      <w:r w:rsidR="008A33D6" w:rsidRPr="000C702F">
        <w:rPr>
          <w:rFonts w:ascii="Cambria" w:hAnsi="Cambria" w:cs="Times New Roman"/>
          <w:sz w:val="24"/>
          <w:szCs w:val="24"/>
        </w:rPr>
        <w:lastRenderedPageBreak/>
        <w:t xml:space="preserve">lirik lagu ini ialah </w:t>
      </w:r>
      <w:r w:rsidR="008A33D6" w:rsidRPr="000C702F">
        <w:rPr>
          <w:rFonts w:ascii="Cambria" w:hAnsi="Cambria" w:cs="Times New Roman"/>
          <w:i/>
          <w:iCs/>
          <w:sz w:val="24"/>
          <w:szCs w:val="24"/>
        </w:rPr>
        <w:t>Romantic love</w:t>
      </w:r>
      <w:r w:rsidR="008A33D6" w:rsidRPr="000C702F">
        <w:rPr>
          <w:rFonts w:ascii="Cambria" w:hAnsi="Cambria" w:cs="Times New Roman"/>
          <w:sz w:val="24"/>
          <w:szCs w:val="24"/>
        </w:rPr>
        <w:t xml:space="preserve"> (cinta romantis). Lirik lagu </w:t>
      </w:r>
      <w:r w:rsidR="008A33D6" w:rsidRPr="000C702F">
        <w:rPr>
          <w:rFonts w:ascii="Cambria" w:hAnsi="Cambria" w:cs="Times New Roman"/>
          <w:i/>
          <w:iCs/>
          <w:sz w:val="24"/>
          <w:szCs w:val="24"/>
        </w:rPr>
        <w:t>Ah</w:t>
      </w:r>
      <w:r w:rsidR="008A33D6" w:rsidRPr="000C702F">
        <w:rPr>
          <w:rFonts w:ascii="Cambria" w:hAnsi="Cambria" w:cs="Times New Roman"/>
          <w:sz w:val="24"/>
          <w:szCs w:val="24"/>
        </w:rPr>
        <w:t xml:space="preserve"> ditemukan komponen cinta yaitu komponen lengkap yang terdiri atas </w:t>
      </w:r>
      <w:r w:rsidR="008A33D6" w:rsidRPr="000C702F">
        <w:rPr>
          <w:rFonts w:ascii="Cambria" w:hAnsi="Cambria" w:cs="Times New Roman"/>
          <w:i/>
          <w:iCs/>
          <w:sz w:val="24"/>
          <w:szCs w:val="24"/>
        </w:rPr>
        <w:t>intimacy</w:t>
      </w:r>
      <w:r w:rsidR="008A33D6" w:rsidRPr="000C702F">
        <w:rPr>
          <w:rFonts w:ascii="Cambria" w:hAnsi="Cambria" w:cs="Times New Roman"/>
          <w:sz w:val="24"/>
          <w:szCs w:val="24"/>
        </w:rPr>
        <w:t xml:space="preserve"> berbentuk rasa senang yang dialami tokoh tentang hari-hari yang di jalani bersama pasangannya, lalu komponen cinta </w:t>
      </w:r>
      <w:r w:rsidR="008A33D6" w:rsidRPr="000C702F">
        <w:rPr>
          <w:rFonts w:ascii="Cambria" w:hAnsi="Cambria" w:cs="Times New Roman"/>
          <w:i/>
          <w:iCs/>
          <w:sz w:val="24"/>
          <w:szCs w:val="24"/>
        </w:rPr>
        <w:t>passion</w:t>
      </w:r>
      <w:r w:rsidR="008A33D6" w:rsidRPr="000C702F">
        <w:rPr>
          <w:rFonts w:ascii="Cambria" w:hAnsi="Cambria" w:cs="Times New Roman"/>
          <w:sz w:val="24"/>
          <w:szCs w:val="24"/>
        </w:rPr>
        <w:t xml:space="preserve"> dengan bentuk usaha-usaha yang dilakukan tokoh untuk mempertahankan hubungan bersama pasangannya itu, dan </w:t>
      </w:r>
      <w:r w:rsidR="008A33D6" w:rsidRPr="000C702F">
        <w:rPr>
          <w:rFonts w:ascii="Cambria" w:hAnsi="Cambria" w:cs="Times New Roman"/>
          <w:i/>
          <w:iCs/>
          <w:sz w:val="24"/>
          <w:szCs w:val="24"/>
        </w:rPr>
        <w:t>commitment</w:t>
      </w:r>
      <w:r w:rsidR="008A33D6" w:rsidRPr="000C702F">
        <w:rPr>
          <w:rFonts w:ascii="Cambria" w:hAnsi="Cambria" w:cs="Times New Roman"/>
          <w:sz w:val="24"/>
          <w:szCs w:val="24"/>
        </w:rPr>
        <w:t xml:space="preserve"> dengan keinginan mereka untuk tetap bersama. Jenis cinta berupa </w:t>
      </w:r>
      <w:r w:rsidR="008A33D6" w:rsidRPr="000C702F">
        <w:rPr>
          <w:rFonts w:ascii="Cambria" w:hAnsi="Cambria" w:cs="Times New Roman"/>
          <w:i/>
          <w:iCs/>
          <w:sz w:val="24"/>
          <w:szCs w:val="24"/>
        </w:rPr>
        <w:t>consummate love</w:t>
      </w:r>
      <w:r w:rsidR="008A33D6" w:rsidRPr="000C702F">
        <w:rPr>
          <w:rFonts w:ascii="Cambria" w:hAnsi="Cambria" w:cs="Times New Roman"/>
          <w:sz w:val="24"/>
          <w:szCs w:val="24"/>
        </w:rPr>
        <w:t xml:space="preserve"> (cinta sejati).</w:t>
      </w:r>
    </w:p>
    <w:p w14:paraId="11998791" w14:textId="0566C2B8" w:rsidR="008A33D6" w:rsidRPr="000C702F" w:rsidRDefault="008A33D6" w:rsidP="00E75DE7">
      <w:pPr>
        <w:spacing w:line="240" w:lineRule="auto"/>
        <w:jc w:val="both"/>
        <w:rPr>
          <w:rFonts w:ascii="Cambria" w:hAnsi="Cambria" w:cs="Times New Roman"/>
          <w:b/>
          <w:bCs/>
          <w:sz w:val="24"/>
          <w:szCs w:val="24"/>
        </w:rPr>
      </w:pPr>
      <w:r w:rsidRPr="000C702F">
        <w:rPr>
          <w:rFonts w:ascii="Cambria" w:hAnsi="Cambria" w:cs="Times New Roman"/>
          <w:b/>
          <w:bCs/>
          <w:sz w:val="24"/>
          <w:szCs w:val="24"/>
        </w:rPr>
        <w:t>DAFTAR PUSTAKA</w:t>
      </w:r>
    </w:p>
    <w:p w14:paraId="5C2F72AD" w14:textId="33ABB0ED" w:rsidR="0016060A" w:rsidRPr="000C702F" w:rsidRDefault="0016060A" w:rsidP="00E75DE7">
      <w:pPr>
        <w:widowControl w:val="0"/>
        <w:autoSpaceDE w:val="0"/>
        <w:autoSpaceDN w:val="0"/>
        <w:adjustRightInd w:val="0"/>
        <w:spacing w:line="240" w:lineRule="auto"/>
        <w:ind w:left="480" w:hanging="480"/>
        <w:rPr>
          <w:rFonts w:ascii="Cambria" w:hAnsi="Cambria" w:cs="Times New Roman"/>
          <w:noProof/>
          <w:sz w:val="24"/>
          <w:szCs w:val="24"/>
        </w:rPr>
      </w:pPr>
      <w:r w:rsidRPr="000C702F">
        <w:rPr>
          <w:rFonts w:ascii="Cambria" w:hAnsi="Cambria" w:cs="Times New Roman"/>
          <w:sz w:val="24"/>
          <w:szCs w:val="24"/>
        </w:rPr>
        <w:fldChar w:fldCharType="begin" w:fldLock="1"/>
      </w:r>
      <w:r w:rsidRPr="000C702F">
        <w:rPr>
          <w:rFonts w:ascii="Cambria" w:hAnsi="Cambria" w:cs="Times New Roman"/>
          <w:sz w:val="24"/>
          <w:szCs w:val="24"/>
        </w:rPr>
        <w:instrText xml:space="preserve">ADDIN Mendeley Bibliography CSL_BIBLIOGRAPHY </w:instrText>
      </w:r>
      <w:r w:rsidRPr="000C702F">
        <w:rPr>
          <w:rFonts w:ascii="Cambria" w:hAnsi="Cambria" w:cs="Times New Roman"/>
          <w:sz w:val="24"/>
          <w:szCs w:val="24"/>
        </w:rPr>
        <w:fldChar w:fldCharType="separate"/>
      </w:r>
      <w:r w:rsidRPr="000C702F">
        <w:rPr>
          <w:rFonts w:ascii="Cambria" w:hAnsi="Cambria" w:cs="Times New Roman"/>
          <w:noProof/>
          <w:sz w:val="24"/>
          <w:szCs w:val="24"/>
        </w:rPr>
        <w:t xml:space="preserve">Intan, T. (2020). FORMULA &lt;em&gt;ROMANCE&lt;/em&gt; DALAM &lt;em&gt;PERFECT ROMANCE&lt;/em&gt; KARYA INDAH HANACO: KAJIAN SASTRA FEMINIS. </w:t>
      </w:r>
      <w:r w:rsidRPr="000C702F">
        <w:rPr>
          <w:rFonts w:ascii="Cambria" w:hAnsi="Cambria" w:cs="Times New Roman"/>
          <w:i/>
          <w:iCs/>
          <w:noProof/>
          <w:sz w:val="24"/>
          <w:szCs w:val="24"/>
        </w:rPr>
        <w:t>Alayasastra</w:t>
      </w:r>
      <w:r w:rsidRPr="000C702F">
        <w:rPr>
          <w:rFonts w:ascii="Cambria" w:hAnsi="Cambria" w:cs="Times New Roman"/>
          <w:noProof/>
          <w:sz w:val="24"/>
          <w:szCs w:val="24"/>
        </w:rPr>
        <w:t xml:space="preserve">, </w:t>
      </w:r>
      <w:r w:rsidRPr="000C702F">
        <w:rPr>
          <w:rFonts w:ascii="Cambria" w:hAnsi="Cambria" w:cs="Times New Roman"/>
          <w:i/>
          <w:iCs/>
          <w:noProof/>
          <w:sz w:val="24"/>
          <w:szCs w:val="24"/>
        </w:rPr>
        <w:t>16</w:t>
      </w:r>
      <w:r w:rsidRPr="000C702F">
        <w:rPr>
          <w:rFonts w:ascii="Cambria" w:hAnsi="Cambria" w:cs="Times New Roman"/>
          <w:noProof/>
          <w:sz w:val="24"/>
          <w:szCs w:val="24"/>
        </w:rPr>
        <w:t>(2), 301–316. https://doi.org/10.36567/aly.v16i2.634</w:t>
      </w:r>
    </w:p>
    <w:p w14:paraId="234F375B" w14:textId="77777777" w:rsidR="0016060A" w:rsidRPr="000C702F" w:rsidRDefault="0016060A" w:rsidP="00E75DE7">
      <w:pPr>
        <w:widowControl w:val="0"/>
        <w:autoSpaceDE w:val="0"/>
        <w:autoSpaceDN w:val="0"/>
        <w:adjustRightInd w:val="0"/>
        <w:spacing w:line="240" w:lineRule="auto"/>
        <w:ind w:left="480" w:hanging="480"/>
        <w:rPr>
          <w:rFonts w:ascii="Cambria" w:hAnsi="Cambria" w:cs="Times New Roman"/>
          <w:noProof/>
          <w:sz w:val="24"/>
          <w:szCs w:val="24"/>
        </w:rPr>
      </w:pPr>
      <w:r w:rsidRPr="000C702F">
        <w:rPr>
          <w:rFonts w:ascii="Cambria" w:hAnsi="Cambria" w:cs="Times New Roman"/>
          <w:noProof/>
          <w:sz w:val="24"/>
          <w:szCs w:val="24"/>
        </w:rPr>
        <w:t xml:space="preserve">Islamia, D. N. (2020). Aspek Romansa Dalam Lirik Lagu Sal Priadi Berjudul “Ikat Aku Di Tulang Belikatmu”, “Melebur Semesta”, Dan Amin Paling Serius" (Kajian Psikologi Sastra). </w:t>
      </w:r>
      <w:r w:rsidRPr="000C702F">
        <w:rPr>
          <w:rFonts w:ascii="Cambria" w:hAnsi="Cambria" w:cs="Times New Roman"/>
          <w:i/>
          <w:iCs/>
          <w:noProof/>
          <w:sz w:val="24"/>
          <w:szCs w:val="24"/>
        </w:rPr>
        <w:t>Artikel</w:t>
      </w:r>
      <w:r w:rsidRPr="000C702F">
        <w:rPr>
          <w:rFonts w:ascii="Cambria" w:hAnsi="Cambria" w:cs="Times New Roman"/>
          <w:noProof/>
          <w:sz w:val="24"/>
          <w:szCs w:val="24"/>
        </w:rPr>
        <w:t>, 1–14.</w:t>
      </w:r>
    </w:p>
    <w:p w14:paraId="4D455683" w14:textId="6253F166" w:rsidR="0016060A" w:rsidRPr="000C702F" w:rsidRDefault="0016060A" w:rsidP="00E75DE7">
      <w:pPr>
        <w:widowControl w:val="0"/>
        <w:autoSpaceDE w:val="0"/>
        <w:autoSpaceDN w:val="0"/>
        <w:adjustRightInd w:val="0"/>
        <w:spacing w:line="240" w:lineRule="auto"/>
        <w:ind w:left="480" w:hanging="480"/>
        <w:rPr>
          <w:rFonts w:ascii="Cambria" w:hAnsi="Cambria" w:cs="Times New Roman"/>
          <w:noProof/>
          <w:sz w:val="24"/>
          <w:szCs w:val="24"/>
        </w:rPr>
      </w:pPr>
      <w:r w:rsidRPr="000C702F">
        <w:rPr>
          <w:rFonts w:ascii="Cambria" w:hAnsi="Cambria" w:cs="Times New Roman"/>
          <w:sz w:val="24"/>
          <w:szCs w:val="24"/>
        </w:rPr>
        <w:t>Kusuma, Agus Alam. 2017. Distansi Psikis Dalam Kumpulan Naskah Drama Dicari Guru Privat Imu Dunia dan Akhirat Karya Komunitas Masyarakat Lumpur (Kajian Semiotika Teater). Masters Thesis : Universitas Muhammadiyah Surabaya</w:t>
      </w:r>
      <w:r w:rsidRPr="000C702F">
        <w:rPr>
          <w:rFonts w:ascii="Cambria" w:hAnsi="Cambria" w:cs="Times New Roman"/>
          <w:noProof/>
          <w:sz w:val="24"/>
          <w:szCs w:val="24"/>
        </w:rPr>
        <w:t>.</w:t>
      </w:r>
    </w:p>
    <w:p w14:paraId="1FBE8755" w14:textId="7B0A17F0" w:rsidR="0016060A" w:rsidRPr="000C702F" w:rsidRDefault="0016060A" w:rsidP="00E75DE7">
      <w:pPr>
        <w:widowControl w:val="0"/>
        <w:autoSpaceDE w:val="0"/>
        <w:autoSpaceDN w:val="0"/>
        <w:adjustRightInd w:val="0"/>
        <w:spacing w:line="240" w:lineRule="auto"/>
        <w:ind w:left="480" w:hanging="480"/>
        <w:rPr>
          <w:rFonts w:ascii="Cambria" w:hAnsi="Cambria" w:cs="Times New Roman"/>
          <w:noProof/>
          <w:sz w:val="24"/>
          <w:szCs w:val="24"/>
        </w:rPr>
      </w:pPr>
      <w:r w:rsidRPr="000C702F">
        <w:rPr>
          <w:rFonts w:ascii="Cambria" w:hAnsi="Cambria" w:cs="Times New Roman"/>
          <w:noProof/>
          <w:sz w:val="24"/>
          <w:szCs w:val="24"/>
        </w:rPr>
        <w:t xml:space="preserve">Kurnia, D. N., &amp; Setyarum, A. (2022). Aspek Romansa Dalam Novel Bukan Buku Nikah Karya Ria Ricis. </w:t>
      </w:r>
      <w:r w:rsidRPr="000C702F">
        <w:rPr>
          <w:rFonts w:ascii="Cambria" w:hAnsi="Cambria" w:cs="Times New Roman"/>
          <w:i/>
          <w:iCs/>
          <w:noProof/>
          <w:sz w:val="24"/>
          <w:szCs w:val="24"/>
        </w:rPr>
        <w:t>Prosiding Konferensi Ilmiah Pendidikan</w:t>
      </w:r>
      <w:r w:rsidRPr="000C702F">
        <w:rPr>
          <w:rFonts w:ascii="Cambria" w:hAnsi="Cambria" w:cs="Times New Roman"/>
          <w:noProof/>
          <w:sz w:val="24"/>
          <w:szCs w:val="24"/>
        </w:rPr>
        <w:t xml:space="preserve">, </w:t>
      </w:r>
      <w:r w:rsidRPr="000C702F">
        <w:rPr>
          <w:rFonts w:ascii="Cambria" w:hAnsi="Cambria" w:cs="Times New Roman"/>
          <w:i/>
          <w:iCs/>
          <w:noProof/>
          <w:sz w:val="24"/>
          <w:szCs w:val="24"/>
        </w:rPr>
        <w:t>3</w:t>
      </w:r>
      <w:r w:rsidRPr="000C702F">
        <w:rPr>
          <w:rFonts w:ascii="Cambria" w:hAnsi="Cambria" w:cs="Times New Roman"/>
          <w:noProof/>
          <w:sz w:val="24"/>
          <w:szCs w:val="24"/>
        </w:rPr>
        <w:t>, 219–228.</w:t>
      </w:r>
    </w:p>
    <w:p w14:paraId="6B5A9115" w14:textId="77777777" w:rsidR="0016060A" w:rsidRPr="000C702F" w:rsidRDefault="0016060A" w:rsidP="00E75DE7">
      <w:pPr>
        <w:widowControl w:val="0"/>
        <w:autoSpaceDE w:val="0"/>
        <w:autoSpaceDN w:val="0"/>
        <w:adjustRightInd w:val="0"/>
        <w:spacing w:line="240" w:lineRule="auto"/>
        <w:ind w:left="480" w:hanging="480"/>
        <w:rPr>
          <w:rFonts w:ascii="Cambria" w:hAnsi="Cambria" w:cs="Times New Roman"/>
          <w:noProof/>
          <w:sz w:val="24"/>
          <w:szCs w:val="24"/>
        </w:rPr>
      </w:pPr>
      <w:r w:rsidRPr="000C702F">
        <w:rPr>
          <w:rFonts w:ascii="Cambria" w:hAnsi="Cambria" w:cs="Times New Roman"/>
          <w:noProof/>
          <w:sz w:val="24"/>
          <w:szCs w:val="24"/>
        </w:rPr>
        <w:t xml:space="preserve">Musfiroh, V. (2023). </w:t>
      </w:r>
      <w:r w:rsidRPr="000C702F">
        <w:rPr>
          <w:rFonts w:ascii="Cambria" w:hAnsi="Cambria" w:cs="Times New Roman"/>
          <w:i/>
          <w:iCs/>
          <w:noProof/>
          <w:sz w:val="24"/>
          <w:szCs w:val="24"/>
        </w:rPr>
        <w:t>Potensi Alih Wahana Puisi Tiktok Karya Fiersa Besari Pada Pembelajaran Abad 21</w:t>
      </w:r>
      <w:r w:rsidRPr="000C702F">
        <w:rPr>
          <w:rFonts w:ascii="Cambria" w:hAnsi="Cambria" w:cs="Times New Roman"/>
          <w:noProof/>
          <w:sz w:val="24"/>
          <w:szCs w:val="24"/>
        </w:rPr>
        <w:t>. 63.</w:t>
      </w:r>
    </w:p>
    <w:p w14:paraId="0C7CBE3B" w14:textId="77777777" w:rsidR="0016060A" w:rsidRPr="000C702F" w:rsidRDefault="0016060A" w:rsidP="00E75DE7">
      <w:pPr>
        <w:widowControl w:val="0"/>
        <w:autoSpaceDE w:val="0"/>
        <w:autoSpaceDN w:val="0"/>
        <w:adjustRightInd w:val="0"/>
        <w:spacing w:line="240" w:lineRule="auto"/>
        <w:ind w:left="480" w:hanging="480"/>
        <w:rPr>
          <w:rFonts w:ascii="Cambria" w:hAnsi="Cambria" w:cs="Times New Roman"/>
          <w:noProof/>
          <w:sz w:val="24"/>
          <w:szCs w:val="24"/>
        </w:rPr>
      </w:pPr>
      <w:r w:rsidRPr="000C702F">
        <w:rPr>
          <w:rFonts w:ascii="Cambria" w:hAnsi="Cambria" w:cs="Times New Roman"/>
          <w:noProof/>
          <w:sz w:val="24"/>
          <w:szCs w:val="24"/>
        </w:rPr>
        <w:t xml:space="preserve">Rezza Resdiansyah. (2019). Pemaknaan Lirik Lagu Yoshiwara Lament Karya Asa (Kajian Struktural Semiotika). </w:t>
      </w:r>
      <w:r w:rsidRPr="000C702F">
        <w:rPr>
          <w:rFonts w:ascii="Cambria" w:hAnsi="Cambria" w:cs="Times New Roman"/>
          <w:i/>
          <w:iCs/>
          <w:noProof/>
          <w:sz w:val="24"/>
          <w:szCs w:val="24"/>
        </w:rPr>
        <w:t>Jurnal Skripsi</w:t>
      </w:r>
      <w:r w:rsidRPr="000C702F">
        <w:rPr>
          <w:rFonts w:ascii="Cambria" w:hAnsi="Cambria" w:cs="Times New Roman"/>
          <w:noProof/>
          <w:sz w:val="24"/>
          <w:szCs w:val="24"/>
        </w:rPr>
        <w:t>, 8–29. https://elibrary.unikom.ac.id/id/eprint/2157/</w:t>
      </w:r>
    </w:p>
    <w:p w14:paraId="289A8A9E" w14:textId="5A71B375" w:rsidR="0016060A" w:rsidRPr="000C702F" w:rsidRDefault="0016060A" w:rsidP="00E75DE7">
      <w:pPr>
        <w:widowControl w:val="0"/>
        <w:autoSpaceDE w:val="0"/>
        <w:autoSpaceDN w:val="0"/>
        <w:adjustRightInd w:val="0"/>
        <w:spacing w:line="240" w:lineRule="auto"/>
        <w:ind w:left="480" w:hanging="480"/>
        <w:rPr>
          <w:rFonts w:ascii="Cambria" w:hAnsi="Cambria" w:cs="Times New Roman"/>
          <w:noProof/>
          <w:sz w:val="24"/>
          <w:szCs w:val="24"/>
        </w:rPr>
      </w:pPr>
      <w:r w:rsidRPr="000C702F">
        <w:rPr>
          <w:rFonts w:ascii="Cambria" w:hAnsi="Cambria" w:cs="Times New Roman"/>
          <w:noProof/>
          <w:sz w:val="24"/>
          <w:szCs w:val="24"/>
        </w:rPr>
        <w:t xml:space="preserve">Yuliatin, R. R. (2019). Analisis Tekstual Novel the Devil in the Black Jeans Karya Aliazalea: Kajian Sastra-Formula Cawelti. </w:t>
      </w:r>
      <w:r w:rsidRPr="000C702F">
        <w:rPr>
          <w:rFonts w:ascii="Cambria" w:hAnsi="Cambria" w:cs="Times New Roman"/>
          <w:i/>
          <w:iCs/>
          <w:noProof/>
          <w:sz w:val="24"/>
          <w:szCs w:val="24"/>
        </w:rPr>
        <w:t>Humanitatis Journal on Language and Literature</w:t>
      </w:r>
      <w:r w:rsidRPr="000C702F">
        <w:rPr>
          <w:rFonts w:ascii="Cambria" w:hAnsi="Cambria" w:cs="Times New Roman"/>
          <w:noProof/>
          <w:sz w:val="24"/>
          <w:szCs w:val="24"/>
        </w:rPr>
        <w:t xml:space="preserve">, </w:t>
      </w:r>
      <w:r w:rsidRPr="000C702F">
        <w:rPr>
          <w:rFonts w:ascii="Cambria" w:hAnsi="Cambria" w:cs="Times New Roman"/>
          <w:i/>
          <w:iCs/>
          <w:noProof/>
          <w:sz w:val="24"/>
          <w:szCs w:val="24"/>
        </w:rPr>
        <w:t>5</w:t>
      </w:r>
      <w:r w:rsidRPr="000C702F">
        <w:rPr>
          <w:rFonts w:ascii="Cambria" w:hAnsi="Cambria" w:cs="Times New Roman"/>
          <w:noProof/>
          <w:sz w:val="24"/>
          <w:szCs w:val="24"/>
        </w:rPr>
        <w:t>(2), 119.</w:t>
      </w:r>
      <w:r w:rsidR="00EB0B11" w:rsidRPr="000C702F">
        <w:rPr>
          <w:rFonts w:ascii="Cambria" w:hAnsi="Cambria" w:cs="Times New Roman"/>
          <w:noProof/>
          <w:sz w:val="24"/>
          <w:szCs w:val="24"/>
        </w:rPr>
        <w:t xml:space="preserve"> </w:t>
      </w:r>
    </w:p>
    <w:p w14:paraId="5986E149" w14:textId="77777777" w:rsidR="00E75DE7" w:rsidRPr="000C702F" w:rsidRDefault="0016060A" w:rsidP="00E75DE7">
      <w:pPr>
        <w:spacing w:line="240" w:lineRule="auto"/>
        <w:jc w:val="both"/>
        <w:rPr>
          <w:rFonts w:ascii="Cambria" w:hAnsi="Cambria" w:cs="Times New Roman"/>
          <w:sz w:val="24"/>
          <w:szCs w:val="24"/>
        </w:rPr>
        <w:sectPr w:rsidR="00E75DE7" w:rsidRPr="000C702F" w:rsidSect="00E75DE7">
          <w:type w:val="continuous"/>
          <w:pgSz w:w="11906" w:h="16838"/>
          <w:pgMar w:top="1134" w:right="1134" w:bottom="1134" w:left="1134" w:header="709" w:footer="709" w:gutter="0"/>
          <w:cols w:num="2" w:space="708"/>
          <w:docGrid w:linePitch="360"/>
        </w:sectPr>
      </w:pPr>
      <w:r w:rsidRPr="000C702F">
        <w:rPr>
          <w:rFonts w:ascii="Cambria" w:hAnsi="Cambria" w:cs="Times New Roman"/>
          <w:sz w:val="24"/>
          <w:szCs w:val="24"/>
        </w:rPr>
        <w:fldChar w:fldCharType="end"/>
      </w:r>
    </w:p>
    <w:p w14:paraId="68E5A9E5" w14:textId="14AD5AF3" w:rsidR="008A33D6" w:rsidRPr="000C702F" w:rsidRDefault="008A33D6" w:rsidP="00EB0B11">
      <w:pPr>
        <w:spacing w:line="240" w:lineRule="auto"/>
        <w:jc w:val="both"/>
        <w:rPr>
          <w:rFonts w:ascii="Cambria" w:hAnsi="Cambria" w:cs="Times New Roman"/>
          <w:sz w:val="24"/>
          <w:szCs w:val="24"/>
        </w:rPr>
      </w:pPr>
    </w:p>
    <w:sectPr w:rsidR="008A33D6" w:rsidRPr="000C702F" w:rsidSect="00E75DE7">
      <w:type w:val="continuous"/>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B7F68B" w14:textId="77777777" w:rsidR="00076594" w:rsidRDefault="00076594" w:rsidP="00EB0B11">
      <w:pPr>
        <w:spacing w:after="0" w:line="240" w:lineRule="auto"/>
      </w:pPr>
      <w:r>
        <w:separator/>
      </w:r>
    </w:p>
  </w:endnote>
  <w:endnote w:type="continuationSeparator" w:id="0">
    <w:p w14:paraId="5914B8EA" w14:textId="77777777" w:rsidR="00076594" w:rsidRDefault="00076594" w:rsidP="00EB0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015876" w14:textId="77777777" w:rsidR="00076594" w:rsidRDefault="00076594" w:rsidP="00EB0B11">
      <w:pPr>
        <w:spacing w:after="0" w:line="240" w:lineRule="auto"/>
      </w:pPr>
      <w:r>
        <w:separator/>
      </w:r>
    </w:p>
  </w:footnote>
  <w:footnote w:type="continuationSeparator" w:id="0">
    <w:p w14:paraId="77C39076" w14:textId="77777777" w:rsidR="00076594" w:rsidRDefault="00076594" w:rsidP="00EB0B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D2766C"/>
    <w:multiLevelType w:val="hybridMultilevel"/>
    <w:tmpl w:val="EB247C2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52D7798"/>
    <w:multiLevelType w:val="hybridMultilevel"/>
    <w:tmpl w:val="BDDAD46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63D655CA"/>
    <w:multiLevelType w:val="hybridMultilevel"/>
    <w:tmpl w:val="3E5EF32C"/>
    <w:lvl w:ilvl="0" w:tplc="A63CD874">
      <w:start w:val="1"/>
      <w:numFmt w:val="upperRoman"/>
      <w:lvlText w:val="%1."/>
      <w:lvlJc w:val="righ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7412"/>
    <w:rsid w:val="00007492"/>
    <w:rsid w:val="00076594"/>
    <w:rsid w:val="000C702F"/>
    <w:rsid w:val="0016060A"/>
    <w:rsid w:val="001E0B06"/>
    <w:rsid w:val="0023186C"/>
    <w:rsid w:val="00284A20"/>
    <w:rsid w:val="00297B6E"/>
    <w:rsid w:val="003127EA"/>
    <w:rsid w:val="00361E7D"/>
    <w:rsid w:val="004B1766"/>
    <w:rsid w:val="00573467"/>
    <w:rsid w:val="005B4C89"/>
    <w:rsid w:val="005C6BE0"/>
    <w:rsid w:val="00600D2E"/>
    <w:rsid w:val="00692AC4"/>
    <w:rsid w:val="006A40E1"/>
    <w:rsid w:val="006B7412"/>
    <w:rsid w:val="00707FA7"/>
    <w:rsid w:val="008912B8"/>
    <w:rsid w:val="008A33D6"/>
    <w:rsid w:val="008B7750"/>
    <w:rsid w:val="00965A91"/>
    <w:rsid w:val="00984338"/>
    <w:rsid w:val="009F6FF9"/>
    <w:rsid w:val="00B1302A"/>
    <w:rsid w:val="00B167BC"/>
    <w:rsid w:val="00B41D27"/>
    <w:rsid w:val="00B47C4A"/>
    <w:rsid w:val="00BE0C58"/>
    <w:rsid w:val="00C64F5E"/>
    <w:rsid w:val="00C87D63"/>
    <w:rsid w:val="00DA01F7"/>
    <w:rsid w:val="00E75DE7"/>
    <w:rsid w:val="00EB016B"/>
    <w:rsid w:val="00EB0B11"/>
    <w:rsid w:val="00EC3738"/>
    <w:rsid w:val="00F37F82"/>
    <w:rsid w:val="00F67F77"/>
    <w:rsid w:val="00FD3E2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120D22"/>
  <w15:chartTrackingRefBased/>
  <w15:docId w15:val="{21C1C291-13D5-47E9-A629-1267402303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B7412"/>
    <w:rPr>
      <w:color w:val="0563C1" w:themeColor="hyperlink"/>
      <w:u w:val="single"/>
    </w:rPr>
  </w:style>
  <w:style w:type="character" w:styleId="UnresolvedMention">
    <w:name w:val="Unresolved Mention"/>
    <w:basedOn w:val="DefaultParagraphFont"/>
    <w:uiPriority w:val="99"/>
    <w:semiHidden/>
    <w:unhideWhenUsed/>
    <w:rsid w:val="006B7412"/>
    <w:rPr>
      <w:color w:val="605E5C"/>
      <w:shd w:val="clear" w:color="auto" w:fill="E1DFDD"/>
    </w:rPr>
  </w:style>
  <w:style w:type="paragraph" w:styleId="ListParagraph">
    <w:name w:val="List Paragraph"/>
    <w:basedOn w:val="Normal"/>
    <w:uiPriority w:val="34"/>
    <w:qFormat/>
    <w:rsid w:val="00FD3E23"/>
    <w:pPr>
      <w:ind w:left="720"/>
      <w:contextualSpacing/>
    </w:pPr>
  </w:style>
  <w:style w:type="paragraph" w:styleId="Header">
    <w:name w:val="header"/>
    <w:basedOn w:val="Normal"/>
    <w:link w:val="HeaderChar"/>
    <w:uiPriority w:val="99"/>
    <w:unhideWhenUsed/>
    <w:rsid w:val="00EB0B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0B11"/>
  </w:style>
  <w:style w:type="paragraph" w:styleId="Footer">
    <w:name w:val="footer"/>
    <w:basedOn w:val="Normal"/>
    <w:link w:val="FooterChar"/>
    <w:uiPriority w:val="99"/>
    <w:unhideWhenUsed/>
    <w:rsid w:val="00EB0B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0B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9634891">
      <w:bodyDiv w:val="1"/>
      <w:marLeft w:val="0"/>
      <w:marRight w:val="0"/>
      <w:marTop w:val="0"/>
      <w:marBottom w:val="0"/>
      <w:divBdr>
        <w:top w:val="none" w:sz="0" w:space="0" w:color="auto"/>
        <w:left w:val="none" w:sz="0" w:space="0" w:color="auto"/>
        <w:bottom w:val="none" w:sz="0" w:space="0" w:color="auto"/>
        <w:right w:val="none" w:sz="0" w:space="0" w:color="auto"/>
      </w:divBdr>
    </w:div>
    <w:div w:id="1648433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ttrinamelin@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izma2208@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229762-8A57-4B7A-AA96-60296850F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TotalTime>
  <Pages>7</Pages>
  <Words>5695</Words>
  <Characters>32467</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ttrinamelin@gmail.com</dc:creator>
  <cp:keywords/>
  <dc:description/>
  <cp:lastModifiedBy>kettrinamelin@gmail.com</cp:lastModifiedBy>
  <cp:revision>25</cp:revision>
  <dcterms:created xsi:type="dcterms:W3CDTF">2024-05-19T11:46:00Z</dcterms:created>
  <dcterms:modified xsi:type="dcterms:W3CDTF">2024-06-20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6f20ef-a795-33d8-a2ac-3a014dd1e95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